
<file path=[Content_Types].xml><?xml version="1.0" encoding="utf-8"?>
<Types xmlns="http://schemas.openxmlformats.org/package/2006/content-types">
  <Default Extension="png" ContentType="image/png"/>
  <Default Extension="bin" ContentType="application/vnd.openxmlformats-officedocument.oleObject"/>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PAPER TITLE"/>
        <w:tag w:val="PAPER TITLE"/>
        <w:id w:val="-226533720"/>
        <w:lock w:val="sdtLocked"/>
        <w:placeholder>
          <w:docPart w:val="DefaultPlaceholder_-1854013440"/>
        </w:placeholder>
      </w:sdtPr>
      <w:sdtEndPr/>
      <w:sdtContent>
        <w:p w14:paraId="25790B12" w14:textId="51C13139" w:rsidR="00FA6889" w:rsidRDefault="00537306" w:rsidP="00FF173B">
          <w:pPr>
            <w:pStyle w:val="Title"/>
          </w:pPr>
          <w:r w:rsidRPr="00537306">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417148647"/>
            <w:placeholder>
              <w:docPart w:val="4F47F06E693B4411B801E106B9A11564"/>
            </w:placeholder>
          </w:sdtPr>
          <w:sdtEndPr>
            <w:rPr>
              <w:vertAlign w:val="superscript"/>
            </w:rPr>
          </w:sdtEndPr>
          <w:sdtContent>
            <w:p w14:paraId="2FAA70DB" w14:textId="56804D47" w:rsidR="00FF173B" w:rsidRDefault="00537306" w:rsidP="0058606F">
              <w:pPr>
                <w:pStyle w:val="Authors"/>
              </w:pPr>
              <w:r w:rsidRPr="00537306">
                <w:t>J. Doe</w:t>
              </w:r>
              <w:r w:rsidRPr="00537306">
                <w:rPr>
                  <w:vertAlign w:val="superscript"/>
                </w:rPr>
                <w:t>1</w:t>
              </w:r>
              <w:r w:rsidRPr="00537306">
                <w:t>, W. Mellon</w:t>
              </w:r>
              <w:r w:rsidRPr="00537306">
                <w:rPr>
                  <w:vertAlign w:val="superscript"/>
                </w:rPr>
                <w:t>1,*</w:t>
              </w:r>
              <w:r w:rsidRPr="00537306">
                <w:t>, H. Potter</w:t>
              </w:r>
              <w:r w:rsidRPr="00537306">
                <w:rPr>
                  <w:vertAlign w:val="superscript"/>
                </w:rPr>
                <w:t>2</w:t>
              </w:r>
              <w:r w:rsidRPr="00537306">
                <w:t>, T. Stark</w:t>
              </w:r>
              <w:r w:rsidRPr="00537306">
                <w:rPr>
                  <w:vertAlign w:val="superscript"/>
                </w:rPr>
                <w:t>2</w:t>
              </w:r>
              <w:r w:rsidRPr="00537306">
                <w:t>, J. Clouseau</w:t>
              </w:r>
              <w:r w:rsidRPr="00537306">
                <w:rPr>
                  <w:vertAlign w:val="superscript"/>
                </w:rPr>
                <w:t>3</w:t>
              </w:r>
              <w:r w:rsidRPr="00537306">
                <w:t xml:space="preserve"> and G. Focker</w:t>
              </w:r>
              <w:r w:rsidRPr="00537306">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38B847B1"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10A32BBE"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5ED1D4B7"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252"/>
      </w:tblGrid>
      <w:tr w:rsidR="004A7DA1" w14:paraId="11B43BE0" w14:textId="77777777" w:rsidTr="0018082F">
        <w:tc>
          <w:tcPr>
            <w:tcW w:w="3500" w:type="pct"/>
          </w:tcPr>
          <w:sdt>
            <w:sdtPr>
              <w:rPr>
                <w:szCs w:val="20"/>
              </w:rPr>
              <w:id w:val="-204181640"/>
              <w:lock w:val="sdtLocked"/>
              <w:placeholder>
                <w:docPart w:val="DefaultPlaceholder_-1854013440"/>
              </w:placeholder>
            </w:sdtPr>
            <w:sdtEndPr/>
            <w:sdtContent>
              <w:p w14:paraId="32DA4F44" w14:textId="77777777" w:rsidR="0058606F" w:rsidRPr="002F096B" w:rsidRDefault="003E6C60" w:rsidP="00A14F88">
                <w:pPr>
                  <w:ind w:firstLine="0"/>
                  <w:rPr>
                    <w:szCs w:val="20"/>
                  </w:rPr>
                </w:pPr>
                <w:r>
                  <w:rPr>
                    <w:szCs w:val="20"/>
                    <w:lang w:val="en-US"/>
                  </w:rPr>
                  <mc:AlternateContent>
                    <mc:Choice Requires="wps">
                      <w:drawing>
                        <wp:inline distT="0" distB="0" distL="0" distR="0" wp14:anchorId="6429AF5A" wp14:editId="5882D893">
                          <wp:extent cx="4680000" cy="2415600"/>
                          <wp:effectExtent l="0" t="0" r="6350" b="6985"/>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0099CC">
                                      <a:alpha val="30000"/>
                                    </a:srgbClr>
                                  </a:solidFill>
                                  <a:ln w="6350">
                                    <a:noFill/>
                                  </a:ln>
                                </wps:spPr>
                                <wps:txbx>
                                  <w:txbxContent>
                                    <w:p w14:paraId="328FC374" w14:textId="39957FA5" w:rsidR="00AA43B5" w:rsidRPr="001A2886" w:rsidRDefault="00174778"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sdtPr>
                                        <w:sdtEndPr>
                                          <w:rPr>
                                            <w:b w:val="0"/>
                                            <w:color w:val="000000" w:themeColor="text1"/>
                                          </w:rPr>
                                        </w:sdtEndPr>
                                        <w:sdtContent>
                                          <w:r w:rsidR="00AA43B5" w:rsidRPr="00D614C8">
                                            <w:rPr>
                                              <w:rFonts w:ascii="Arial Narrow" w:hAnsi="Arial Narrow"/>
                                              <w:b/>
                                              <w:color w:val="0099CC"/>
                                              <w:szCs w:val="20"/>
                                            </w:rPr>
                                            <w:t>ABSTRACT</w:t>
                                          </w:r>
                                          <w:r w:rsidR="00AA43B5" w:rsidRPr="00D614C8">
                                            <w:rPr>
                                              <w:rFonts w:ascii="Arial Narrow" w:hAnsi="Arial Narrow"/>
                                              <w:color w:val="0099C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29AF5A"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" fillcolor="#09c" stroked="f" strokeweight=".5pt">
                          <v:fill opacity="19789f"/>
                          <v:textbox style="mso-fit-shape-to-text:t">
                            <w:txbxContent>
                              <w:p w14:paraId="328FC374" w14:textId="39957FA5" w:rsidR="00AA43B5" w:rsidRPr="001A2886" w:rsidRDefault="002F25B2"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D614C8">
                                      <w:rPr>
                                        <w:rFonts w:ascii="Arial Narrow" w:hAnsi="Arial Narrow"/>
                                        <w:b/>
                                        <w:color w:val="0099CC"/>
                                        <w:szCs w:val="20"/>
                                      </w:rPr>
                                      <w:t>ABSTRACT</w:t>
                                    </w:r>
                                    <w:r w:rsidR="00AA43B5" w:rsidRPr="00D614C8">
                                      <w:rPr>
                                        <w:rFonts w:ascii="Arial Narrow" w:hAnsi="Arial Narrow"/>
                                        <w:color w:val="0099C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7C1FB4EC" w14:textId="77777777" w:rsidR="003E6C60" w:rsidRDefault="003E6C60" w:rsidP="0018082F">
            <w:pPr>
              <w:jc w:val="left"/>
              <w:rPr>
                <w:b/>
                <w:sz w:val="18"/>
              </w:rPr>
            </w:pPr>
          </w:p>
          <w:sdt>
            <w:sdtPr>
              <w:rPr>
                <w:rFonts w:ascii="Arial Narrow" w:hAnsi="Arial Narrow"/>
                <w:b/>
                <w:color w:val="80643C"/>
                <w:sz w:val="18"/>
              </w:rPr>
              <w:id w:val="1676545067"/>
              <w:lock w:val="sdtContentLocked"/>
              <w:placeholder>
                <w:docPart w:val="DefaultPlaceholder_-1854013440"/>
              </w:placeholder>
            </w:sdtPr>
            <w:sdtEndPr/>
            <w:sdtContent>
              <w:p w14:paraId="676CBE0A" w14:textId="77777777" w:rsidR="0058606F" w:rsidRPr="00750E50" w:rsidRDefault="00A14F88" w:rsidP="0018082F">
                <w:pPr>
                  <w:jc w:val="left"/>
                  <w:rPr>
                    <w:rFonts w:ascii="Arial Narrow" w:hAnsi="Arial Narrow"/>
                    <w:b/>
                    <w:color w:val="80643C"/>
                    <w:sz w:val="18"/>
                  </w:rPr>
                </w:pPr>
                <w:r w:rsidRPr="00D614C8">
                  <w:rPr>
                    <w:rFonts w:ascii="Arial Narrow" w:hAnsi="Arial Narrow"/>
                    <w:b/>
                    <w:color w:val="0099CC"/>
                    <w:sz w:val="18"/>
                  </w:rPr>
                  <w:t>ARTICLE HISTORY</w:t>
                </w:r>
              </w:p>
            </w:sdtContent>
          </w:sdt>
          <w:p w14:paraId="73D2B776" w14:textId="62AC886F" w:rsidR="00605991" w:rsidRPr="0018765C" w:rsidRDefault="00174778" w:rsidP="00605991">
            <w:pPr>
              <w:jc w:val="left"/>
              <w:rPr>
                <w:rFonts w:ascii="Arial Narrow" w:hAnsi="Arial Narrow"/>
                <w:sz w:val="18"/>
              </w:rPr>
            </w:pPr>
            <w:sdt>
              <w:sdtPr>
                <w:rPr>
                  <w:rFonts w:ascii="Arial Narrow" w:hAnsi="Arial Narrow"/>
                  <w:sz w:val="18"/>
                </w:rPr>
                <w:id w:val="-1802920768"/>
                <w:lock w:val="contentLocked"/>
                <w:placeholder>
                  <w:docPart w:val="5E035F368CEF48A5A51BE9E3523567C7"/>
                </w:placeholder>
              </w:sdtPr>
              <w:sdtEndPr/>
              <w:sdtContent>
                <w:r w:rsidR="00605991">
                  <w:rPr>
                    <w:rFonts w:ascii="Arial Narrow" w:hAnsi="Arial Narrow"/>
                    <w:sz w:val="18"/>
                  </w:rPr>
                  <w:t>Received</w:t>
                </w:r>
                <w:r w:rsidR="00605991" w:rsidRPr="0018765C">
                  <w:rPr>
                    <w:rFonts w:ascii="Arial Narrow" w:hAnsi="Arial Narrow"/>
                    <w:sz w:val="18"/>
                  </w:rPr>
                  <w:t>:</w:t>
                </w:r>
              </w:sdtContent>
            </w:sdt>
            <w:r w:rsidR="00605991" w:rsidRPr="0018765C">
              <w:rPr>
                <w:rFonts w:ascii="Arial Narrow" w:hAnsi="Arial Narrow"/>
                <w:sz w:val="18"/>
              </w:rPr>
              <w:t xml:space="preserve"> </w:t>
            </w:r>
            <w:sdt>
              <w:sdtPr>
                <w:rPr>
                  <w:rFonts w:ascii="Arial Narrow" w:hAnsi="Arial Narrow"/>
                  <w:sz w:val="18"/>
                </w:rPr>
                <w:alias w:val="RECEIVED DATE"/>
                <w:tag w:val="RECEIVED DATE"/>
                <w:id w:val="-672638945"/>
                <w:placeholder>
                  <w:docPart w:val="5E035F368CEF48A5A51BE9E3523567C7"/>
                </w:placeholder>
              </w:sdtPr>
              <w:sdtEndPr/>
              <w:sdtContent>
                <w:r w:rsidR="00605991" w:rsidRPr="0018765C">
                  <w:rPr>
                    <w:rFonts w:ascii="Arial Narrow" w:hAnsi="Arial Narrow"/>
                    <w:sz w:val="18"/>
                  </w:rPr>
                  <w:t>xxxx</w:t>
                </w:r>
              </w:sdtContent>
            </w:sdt>
          </w:p>
          <w:p w14:paraId="51C36CA9" w14:textId="77777777" w:rsidR="00A14F88" w:rsidRPr="0018765C" w:rsidRDefault="00174778"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sdtPr>
              <w:sdtEndPr/>
              <w:sdtContent>
                <w:r w:rsidR="005E7C45">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512C5FDE" w14:textId="77777777" w:rsidR="00A14F88" w:rsidRPr="0018765C" w:rsidRDefault="00174778"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E66A4A3"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sdtPr>
            <w:sdtEndPr/>
            <w:sdtContent>
              <w:p w14:paraId="32C6C4A7" w14:textId="77777777" w:rsidR="00A14F88" w:rsidRPr="001A2886" w:rsidRDefault="00A14F88" w:rsidP="0018082F">
                <w:pPr>
                  <w:jc w:val="left"/>
                  <w:rPr>
                    <w:rFonts w:ascii="Arial Narrow" w:hAnsi="Arial Narrow"/>
                    <w:b/>
                    <w:color w:val="005150"/>
                    <w:sz w:val="18"/>
                  </w:rPr>
                </w:pPr>
                <w:r w:rsidRPr="00D614C8">
                  <w:rPr>
                    <w:rFonts w:ascii="Arial Narrow" w:hAnsi="Arial Narrow"/>
                    <w:b/>
                    <w:color w:val="0099CC"/>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882369462"/>
                  <w:placeholder>
                    <w:docPart w:val="910060DC5F5C45449DE0387C20D74C9F"/>
                  </w:placeholder>
                </w:sdtPr>
                <w:sdtEndPr/>
                <w:sdtContent>
                  <w:p w14:paraId="3612A391" w14:textId="77777777" w:rsidR="00D614C8" w:rsidRDefault="00D614C8" w:rsidP="00D614C8">
                    <w:pPr>
                      <w:jc w:val="left"/>
                      <w:rPr>
                        <w:rFonts w:ascii="Arial Narrow" w:hAnsi="Arial Narrow"/>
                        <w:i/>
                        <w:sz w:val="18"/>
                      </w:rPr>
                    </w:pPr>
                    <w:r>
                      <w:rPr>
                        <w:rFonts w:ascii="Arial Narrow" w:hAnsi="Arial Narrow"/>
                        <w:i/>
                        <w:sz w:val="18"/>
                      </w:rPr>
                      <w:t>Keyword 1</w:t>
                    </w:r>
                  </w:p>
                  <w:p w14:paraId="0419CEBE" w14:textId="77777777" w:rsidR="00D614C8" w:rsidRDefault="00D614C8" w:rsidP="00D614C8">
                    <w:pPr>
                      <w:jc w:val="left"/>
                      <w:rPr>
                        <w:rFonts w:ascii="Arial Narrow" w:hAnsi="Arial Narrow"/>
                        <w:i/>
                        <w:sz w:val="18"/>
                      </w:rPr>
                    </w:pPr>
                    <w:r>
                      <w:rPr>
                        <w:rFonts w:ascii="Arial Narrow" w:hAnsi="Arial Narrow"/>
                        <w:i/>
                        <w:sz w:val="18"/>
                      </w:rPr>
                      <w:t>Keyword 2</w:t>
                    </w:r>
                  </w:p>
                  <w:p w14:paraId="6D1CF310" w14:textId="77777777" w:rsidR="00D614C8" w:rsidRDefault="00D614C8" w:rsidP="00D614C8">
                    <w:pPr>
                      <w:jc w:val="left"/>
                      <w:rPr>
                        <w:rFonts w:ascii="Arial Narrow" w:hAnsi="Arial Narrow"/>
                        <w:i/>
                        <w:sz w:val="18"/>
                      </w:rPr>
                    </w:pPr>
                    <w:r>
                      <w:rPr>
                        <w:rFonts w:ascii="Arial Narrow" w:hAnsi="Arial Narrow"/>
                        <w:i/>
                        <w:sz w:val="18"/>
                      </w:rPr>
                      <w:t>Keyword 3</w:t>
                    </w:r>
                  </w:p>
                  <w:p w14:paraId="0AA594D1" w14:textId="77777777" w:rsidR="00D614C8" w:rsidRDefault="00D614C8" w:rsidP="00D614C8">
                    <w:pPr>
                      <w:jc w:val="left"/>
                      <w:rPr>
                        <w:rFonts w:ascii="Arial Narrow" w:hAnsi="Arial Narrow"/>
                        <w:i/>
                        <w:sz w:val="18"/>
                      </w:rPr>
                    </w:pPr>
                    <w:r>
                      <w:rPr>
                        <w:rFonts w:ascii="Arial Narrow" w:hAnsi="Arial Narrow"/>
                        <w:i/>
                        <w:sz w:val="18"/>
                      </w:rPr>
                      <w:t>Keyword 4</w:t>
                    </w:r>
                  </w:p>
                  <w:p w14:paraId="099AC640" w14:textId="57E5DEDE" w:rsidR="00C84EA4" w:rsidRPr="00D614C8" w:rsidRDefault="00D614C8" w:rsidP="0018082F">
                    <w:pPr>
                      <w:jc w:val="left"/>
                      <w:rPr>
                        <w:rFonts w:ascii="Arial Narrow" w:hAnsi="Arial Narrow"/>
                        <w:i/>
                        <w:sz w:val="18"/>
                      </w:rPr>
                    </w:pPr>
                    <w:r>
                      <w:rPr>
                        <w:rFonts w:ascii="Arial Narrow" w:hAnsi="Arial Narrow"/>
                        <w:i/>
                        <w:sz w:val="18"/>
                      </w:rPr>
                      <w:t>Keyword 5</w:t>
                    </w:r>
                  </w:p>
                </w:sdtContent>
              </w:sdt>
            </w:sdtContent>
          </w:sdt>
        </w:tc>
      </w:tr>
    </w:tbl>
    <w:p w14:paraId="4A69C3CF" w14:textId="77777777" w:rsidR="004A7DA1" w:rsidRDefault="004A7DA1" w:rsidP="004A7DA1">
      <w:pPr>
        <w:pStyle w:val="Heading1"/>
        <w:rPr>
          <w:lang w:val="en-MY"/>
        </w:rPr>
      </w:pPr>
    </w:p>
    <w:p w14:paraId="5689C852" w14:textId="77777777" w:rsidR="009921E5" w:rsidRDefault="004A7DA1" w:rsidP="004A7DA1">
      <w:pPr>
        <w:pStyle w:val="Heading1"/>
        <w:rPr>
          <w:lang w:val="en-MY"/>
        </w:rPr>
      </w:pPr>
      <w:r>
        <w:rPr>
          <w:lang w:val="en-MY"/>
        </w:rPr>
        <w:t>Introduction</w:t>
      </w:r>
    </w:p>
    <w:p w14:paraId="7ED6CFBF"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040D67">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040D67" w:rsidRPr="00040D67">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11ECCA0D"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040D67">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040D67" w:rsidRPr="00040D67">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040D67">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040D67" w:rsidRPr="00040D67">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040D67">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040D67" w:rsidRPr="00040D67">
        <w:rPr>
          <w:lang w:val="en-MY"/>
        </w:rPr>
        <w:t>[4]</w:t>
      </w:r>
      <w:r w:rsidR="00FF71EC">
        <w:rPr>
          <w:lang w:val="en-MY"/>
        </w:rPr>
        <w:fldChar w:fldCharType="end"/>
      </w:r>
      <w:r w:rsidRPr="004A7DA1">
        <w:rPr>
          <w:lang w:val="en-MY"/>
        </w:rPr>
        <w:t>.</w:t>
      </w:r>
    </w:p>
    <w:p w14:paraId="44100B58"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369018C5"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51130353" w14:textId="77777777" w:rsidR="004A7DA1" w:rsidRDefault="004A7DA1" w:rsidP="004A7DA1">
      <w:pPr>
        <w:pStyle w:val="Heading1"/>
        <w:rPr>
          <w:lang w:val="en-MY"/>
        </w:rPr>
      </w:pPr>
      <w:r>
        <w:rPr>
          <w:lang w:val="en-MY"/>
        </w:rPr>
        <w:t>Related Work</w:t>
      </w:r>
    </w:p>
    <w:p w14:paraId="6173651C"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22FADAD6"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w:t>
      </w:r>
      <w:r w:rsidRPr="004A7DA1">
        <w:rPr>
          <w:lang w:val="en-US"/>
        </w:rPr>
        <w:lastRenderedPageBreak/>
        <w:t xml:space="preserve">a problem solution. The heaviest mass is the optimum solution in the search space and by lapse of time, masses are attracted by the heaviest mass and converged to the better solution.  </w:t>
      </w:r>
    </w:p>
    <w:p w14:paraId="0CA9FA4B" w14:textId="77777777" w:rsidR="004A7DA1" w:rsidRPr="004A7DA1" w:rsidRDefault="004A7DA1" w:rsidP="004A7DA1">
      <w:pPr>
        <w:rPr>
          <w:lang w:val="en-US"/>
        </w:rPr>
      </w:pPr>
      <w:r w:rsidRPr="004A7DA1">
        <w:rPr>
          <w:lang w:val="en-US"/>
        </w:rPr>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040D67">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040D67" w:rsidRPr="00040D67">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6FF3CBB6"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76DAF55B"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4903A828"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2C56E95D" w14:textId="77777777" w:rsidR="0074586A" w:rsidRPr="0074586A" w:rsidRDefault="0074586A" w:rsidP="0074586A">
      <w:pPr>
        <w:pStyle w:val="Heading1"/>
      </w:pPr>
      <w:r w:rsidRPr="0074586A">
        <w:t>Current optimum opposition-based simulated Kalman filter</w:t>
      </w:r>
    </w:p>
    <w:p w14:paraId="1D435EAB" w14:textId="77777777" w:rsidR="0074586A" w:rsidRPr="0074586A" w:rsidRDefault="0074586A" w:rsidP="0074586A">
      <w:pPr>
        <w:pStyle w:val="Heading2"/>
      </w:pPr>
      <w:r w:rsidRPr="0074586A">
        <w:t>Simulated Kalman filter</w:t>
      </w:r>
    </w:p>
    <w:p w14:paraId="3C937D58"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013C6DCB"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DB13F8F" w14:textId="77777777" w:rsidTr="0074586A">
        <w:tc>
          <w:tcPr>
            <w:tcW w:w="8784" w:type="dxa"/>
            <w:vAlign w:val="center"/>
          </w:tcPr>
          <w:p w14:paraId="064CA98A" w14:textId="77777777" w:rsidR="0074586A" w:rsidRPr="0074586A" w:rsidRDefault="00174778"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4610CDBA" w14:textId="77777777" w:rsidR="0074586A" w:rsidRPr="0074586A" w:rsidRDefault="0074586A" w:rsidP="0074586A">
            <w:pPr>
              <w:ind w:firstLine="0"/>
              <w:jc w:val="right"/>
              <w:rPr>
                <w:lang w:val="en-US"/>
              </w:rPr>
            </w:pPr>
            <w:r w:rsidRPr="0074586A">
              <w:rPr>
                <w:lang w:val="en-US"/>
              </w:rPr>
              <w:t>(1)</w:t>
            </w:r>
          </w:p>
        </w:tc>
      </w:tr>
    </w:tbl>
    <w:p w14:paraId="63E00326" w14:textId="77777777" w:rsidR="0074586A" w:rsidRPr="0074586A" w:rsidRDefault="0074586A" w:rsidP="0074586A">
      <w:pPr>
        <w:rPr>
          <w:lang w:val="en-US"/>
        </w:rPr>
      </w:pPr>
    </w:p>
    <w:p w14:paraId="23E5BD78" w14:textId="77777777" w:rsidR="0074586A" w:rsidRPr="0074586A" w:rsidRDefault="0074586A" w:rsidP="0074586A">
      <w:pPr>
        <w:ind w:firstLine="0"/>
        <w:rPr>
          <w:lang w:val="en-US"/>
        </w:rPr>
      </w:pPr>
      <w:r w:rsidRPr="0074586A">
        <w:rPr>
          <w:lang w:val="en-US"/>
        </w:rPr>
        <w:t xml:space="preserve">and for function maximization problem, </w:t>
      </w:r>
    </w:p>
    <w:p w14:paraId="3FA27751"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374BA882" w14:textId="77777777" w:rsidTr="00AB500D">
        <w:tc>
          <w:tcPr>
            <w:tcW w:w="8784" w:type="dxa"/>
            <w:vAlign w:val="center"/>
          </w:tcPr>
          <w:p w14:paraId="56C82648" w14:textId="77777777" w:rsidR="0074586A" w:rsidRPr="0074586A" w:rsidRDefault="00174778"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57717969"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6C8C4443" w14:textId="77777777" w:rsidR="0074586A" w:rsidRPr="0074586A" w:rsidRDefault="0074586A" w:rsidP="0074586A">
      <w:pPr>
        <w:rPr>
          <w:rFonts w:eastAsiaTheme="minorEastAsia"/>
          <w:b/>
          <w:lang w:val="en-US"/>
        </w:rPr>
      </w:pPr>
    </w:p>
    <w:p w14:paraId="5C23B1A7"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6063427C"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694867E9" w14:textId="77777777" w:rsidTr="00AB500D">
        <w:tc>
          <w:tcPr>
            <w:tcW w:w="8784" w:type="dxa"/>
            <w:vAlign w:val="center"/>
          </w:tcPr>
          <w:p w14:paraId="5AFA81B0" w14:textId="77777777" w:rsidR="0074586A" w:rsidRPr="0074586A" w:rsidRDefault="00174778"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574E1354"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19C75327"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943298B" w14:textId="77777777" w:rsidTr="00AB500D">
        <w:tc>
          <w:tcPr>
            <w:tcW w:w="8784" w:type="dxa"/>
            <w:vAlign w:val="center"/>
          </w:tcPr>
          <w:p w14:paraId="0ECDBC2A"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05B84531"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709D6A92" w14:textId="77777777" w:rsidR="0074586A" w:rsidRPr="0074586A" w:rsidRDefault="0074586A" w:rsidP="0074586A">
      <w:pPr>
        <w:ind w:firstLine="0"/>
        <w:rPr>
          <w:lang w:val="en-US"/>
        </w:rPr>
      </w:pPr>
    </w:p>
    <w:p w14:paraId="620E6244"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5CDCB506" w14:textId="77777777" w:rsidR="0074586A" w:rsidRPr="0074586A" w:rsidRDefault="0074586A" w:rsidP="0074586A"/>
    <w:p w14:paraId="1A199DB8" w14:textId="77777777" w:rsidR="00965FD1" w:rsidRDefault="0074586A" w:rsidP="00965FD1">
      <w:pPr>
        <w:keepNext/>
        <w:spacing w:after="0"/>
        <w:ind w:firstLine="0"/>
        <w:jc w:val="center"/>
      </w:pPr>
      <w:r w:rsidRPr="000F0C79">
        <w:rPr>
          <w:rFonts w:cs="Times New Roman"/>
          <w:szCs w:val="22"/>
          <w:lang w:val="en-US"/>
        </w:rPr>
        <w:lastRenderedPageBreak/>
        <w:drawing>
          <wp:inline distT="0" distB="0" distL="0" distR="0" wp14:anchorId="5BFEB4ED" wp14:editId="556FD558">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0"/>
                        </a:ext>
                      </a:extLst>
                    </a:blip>
                    <a:stretch>
                      <a:fillRect/>
                    </a:stretch>
                  </pic:blipFill>
                  <pic:spPr>
                    <a:xfrm>
                      <a:off x="0" y="0"/>
                      <a:ext cx="2223132" cy="2223132"/>
                    </a:xfrm>
                    <a:prstGeom prst="rect">
                      <a:avLst/>
                    </a:prstGeom>
                  </pic:spPr>
                </pic:pic>
              </a:graphicData>
            </a:graphic>
          </wp:inline>
        </w:drawing>
      </w:r>
    </w:p>
    <w:p w14:paraId="63C45CF4" w14:textId="17AA42C9" w:rsidR="0074586A" w:rsidRPr="00965FD1" w:rsidRDefault="00965FD1" w:rsidP="00965FD1">
      <w:pPr>
        <w:pStyle w:val="Caption"/>
        <w:rPr>
          <w:b w:val="0"/>
          <w:bCs/>
          <w:color w:val="auto"/>
        </w:rPr>
      </w:pPr>
      <w:r>
        <w:t xml:space="preserve">Figure </w:t>
      </w:r>
      <w:r>
        <w:fldChar w:fldCharType="begin"/>
      </w:r>
      <w:r>
        <w:instrText xml:space="preserve"> SEQ Figure \* ARABIC </w:instrText>
      </w:r>
      <w:r>
        <w:fldChar w:fldCharType="separate"/>
      </w:r>
      <w:r w:rsidR="00605991">
        <w:t>1</w:t>
      </w:r>
      <w:r>
        <w:fldChar w:fldCharType="end"/>
      </w:r>
      <w:r>
        <w:t xml:space="preserve">. </w:t>
      </w:r>
      <w:r>
        <w:rPr>
          <w:b w:val="0"/>
          <w:bCs/>
          <w:color w:val="auto"/>
        </w:rPr>
        <w:t>Figure 1 Caption.</w:t>
      </w:r>
    </w:p>
    <w:p w14:paraId="7F2EF6EC" w14:textId="77777777" w:rsidR="0074586A" w:rsidRPr="000F0C79" w:rsidRDefault="0074586A" w:rsidP="0074586A">
      <w:pPr>
        <w:spacing w:after="0"/>
        <w:ind w:firstLine="0"/>
        <w:rPr>
          <w:rFonts w:cs="Times New Roman"/>
          <w:b/>
          <w:bCs/>
          <w:szCs w:val="22"/>
          <w:lang w:val="en-US"/>
        </w:rPr>
      </w:pPr>
    </w:p>
    <w:p w14:paraId="47C3A65B" w14:textId="77777777" w:rsidR="00796B7F" w:rsidRPr="00796B7F" w:rsidRDefault="00796B7F" w:rsidP="00796B7F">
      <w:pPr>
        <w:pStyle w:val="Heading2"/>
      </w:pPr>
      <w:r w:rsidRPr="00796B7F">
        <w:t>Opposition-based learning</w:t>
      </w:r>
    </w:p>
    <w:p w14:paraId="37D1DD2E"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091F0BAD"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4C4AC481" w14:textId="77777777" w:rsidTr="00AB500D">
        <w:tc>
          <w:tcPr>
            <w:tcW w:w="8784" w:type="dxa"/>
            <w:vAlign w:val="center"/>
          </w:tcPr>
          <w:p w14:paraId="070F96C9"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7C185390"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6B61792E" w14:textId="77777777" w:rsidR="00796B7F" w:rsidRPr="00796B7F" w:rsidRDefault="00796B7F" w:rsidP="00796B7F">
      <w:pPr>
        <w:pStyle w:val="Heading2"/>
      </w:pPr>
      <w:r w:rsidRPr="00796B7F">
        <w:t>Current optimum opposition-based learning</w:t>
      </w:r>
    </w:p>
    <w:p w14:paraId="1572BE45"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6DFA078C"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2C0085B0"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62B9CAF" w14:textId="77777777" w:rsidTr="00AB500D">
        <w:tc>
          <w:tcPr>
            <w:tcW w:w="8784" w:type="dxa"/>
            <w:vAlign w:val="center"/>
          </w:tcPr>
          <w:p w14:paraId="2B158648" w14:textId="77777777" w:rsidR="00796B7F" w:rsidRPr="0074586A" w:rsidRDefault="00174778"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73CD4DB9"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72269D65" w14:textId="77777777" w:rsidR="00796B7F" w:rsidRPr="00796B7F" w:rsidRDefault="00796B7F" w:rsidP="00796B7F">
      <w:pPr>
        <w:ind w:firstLine="0"/>
      </w:pPr>
    </w:p>
    <w:p w14:paraId="4E7111E5"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62C84EBD" w14:textId="77777777" w:rsidR="00796B7F" w:rsidRPr="00796B7F" w:rsidRDefault="00796B7F" w:rsidP="00796B7F"/>
    <w:p w14:paraId="4E876BF7" w14:textId="77777777" w:rsidR="00605991" w:rsidRDefault="00796B7F" w:rsidP="00605991">
      <w:pPr>
        <w:keepNext/>
        <w:jc w:val="center"/>
      </w:pPr>
      <w:r w:rsidRPr="00796B7F">
        <w:rPr>
          <w:lang w:val="en-US"/>
        </w:rPr>
        <w:drawing>
          <wp:inline distT="0" distB="0" distL="0" distR="0" wp14:anchorId="3E58645D" wp14:editId="600F23FE">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
                        </a:ext>
                      </a:extLst>
                    </a:blip>
                    <a:stretch>
                      <a:fillRect/>
                    </a:stretch>
                  </pic:blipFill>
                  <pic:spPr bwMode="auto">
                    <a:xfrm>
                      <a:off x="0" y="0"/>
                      <a:ext cx="1701290" cy="1701290"/>
                    </a:xfrm>
                    <a:prstGeom prst="rect">
                      <a:avLst/>
                    </a:prstGeom>
                  </pic:spPr>
                </pic:pic>
              </a:graphicData>
            </a:graphic>
          </wp:inline>
        </w:drawing>
      </w:r>
    </w:p>
    <w:p w14:paraId="39FC48B7" w14:textId="49E2D93B" w:rsidR="00796B7F" w:rsidRPr="00796B7F" w:rsidRDefault="00605991" w:rsidP="00605991">
      <w:pPr>
        <w:pStyle w:val="Caption"/>
      </w:pPr>
      <w:r>
        <w:t xml:space="preserve">Figure </w:t>
      </w:r>
      <w:r>
        <w:fldChar w:fldCharType="begin"/>
      </w:r>
      <w:r>
        <w:instrText xml:space="preserve"> SEQ Figure \* ARABIC </w:instrText>
      </w:r>
      <w:r>
        <w:fldChar w:fldCharType="separate"/>
      </w:r>
      <w:r>
        <w:t>2</w:t>
      </w:r>
      <w:r>
        <w:fldChar w:fldCharType="end"/>
      </w:r>
      <w:r>
        <w:t xml:space="preserve">. </w:t>
      </w:r>
      <w:r w:rsidR="00796B7F" w:rsidRPr="00796B7F">
        <w:rPr>
          <w:b w:val="0"/>
          <w:color w:val="auto"/>
        </w:rPr>
        <w:t>Opposite point defined in domain [a,b]</w:t>
      </w:r>
      <w:r w:rsidR="00796B7F">
        <w:rPr>
          <w:b w:val="0"/>
          <w:color w:val="auto"/>
        </w:rPr>
        <w:t>.</w:t>
      </w:r>
    </w:p>
    <w:p w14:paraId="1E7E5A9E" w14:textId="77777777" w:rsidR="00796B7F" w:rsidRPr="00796B7F" w:rsidRDefault="00796B7F" w:rsidP="00796B7F">
      <w:pPr>
        <w:rPr>
          <w:lang w:val="en-US"/>
        </w:rPr>
      </w:pPr>
    </w:p>
    <w:p w14:paraId="3944F324" w14:textId="77777777" w:rsidR="00605991" w:rsidRDefault="00526167" w:rsidP="00605991">
      <w:pPr>
        <w:keepNext/>
        <w:jc w:val="center"/>
      </w:pPr>
      <w:r>
        <w:object w:dxaOrig="11340" w:dyaOrig="10260" w14:anchorId="3FE4A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0.65pt" o:ole="">
            <v:imagedata r:id="rId13" o:title=""/>
          </v:shape>
          <o:OLEObject Type="Embed" ProgID="Visio.Drawing.11" ShapeID="_x0000_i1025" DrawAspect="Content" ObjectID="_1735043302" r:id="rId14"/>
        </w:object>
      </w:r>
    </w:p>
    <w:p w14:paraId="3D62EC03" w14:textId="7A8F373B" w:rsidR="00796B7F" w:rsidRPr="00605991" w:rsidRDefault="00605991" w:rsidP="00605991">
      <w:pPr>
        <w:pStyle w:val="Caption"/>
      </w:pPr>
      <w:r>
        <w:t xml:space="preserve">Figure </w:t>
      </w:r>
      <w:r>
        <w:fldChar w:fldCharType="begin"/>
      </w:r>
      <w:r>
        <w:instrText xml:space="preserve"> SEQ Figure \* ARABIC </w:instrText>
      </w:r>
      <w:r>
        <w:fldChar w:fldCharType="separate"/>
      </w:r>
      <w:r>
        <w:t>3</w:t>
      </w:r>
      <w:r>
        <w:fldChar w:fldCharType="end"/>
      </w:r>
      <w:r>
        <w:t xml:space="preserve">. </w:t>
      </w:r>
      <w:r w:rsidR="00796B7F" w:rsidRPr="00777CEC">
        <w:rPr>
          <w:b w:val="0"/>
          <w:color w:val="auto"/>
        </w:rPr>
        <w:t>Flowchart of COOBSKF algorithm</w:t>
      </w:r>
      <w:r w:rsidR="00040D67">
        <w:rPr>
          <w:b w:val="0"/>
          <w:color w:val="auto"/>
        </w:rPr>
        <w:t>.</w:t>
      </w:r>
    </w:p>
    <w:p w14:paraId="17050E07" w14:textId="77777777" w:rsidR="00796B7F" w:rsidRDefault="00796B7F" w:rsidP="00796B7F">
      <w:pPr>
        <w:pStyle w:val="Heading2"/>
        <w:rPr>
          <w:lang w:val="en-US"/>
        </w:rPr>
      </w:pPr>
    </w:p>
    <w:p w14:paraId="37F7DB57" w14:textId="77777777" w:rsidR="00796B7F" w:rsidRPr="00796B7F" w:rsidRDefault="00796B7F" w:rsidP="00796B7F">
      <w:pPr>
        <w:pStyle w:val="Heading2"/>
        <w:rPr>
          <w:lang w:val="en-US"/>
        </w:rPr>
      </w:pPr>
      <w:r w:rsidRPr="00796B7F">
        <w:rPr>
          <w:lang w:val="en-US"/>
        </w:rPr>
        <w:t>Enhancing SKF using current optimum opposition-based learning</w:t>
      </w:r>
    </w:p>
    <w:p w14:paraId="3AA6664F"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1CAFA60A"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19819019"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1A81C6FB" w14:textId="77777777" w:rsidR="00796B7F" w:rsidRPr="00796B7F" w:rsidRDefault="00796B7F" w:rsidP="00796B7F">
      <w:pPr>
        <w:rPr>
          <w:lang w:val="en-US"/>
        </w:rPr>
      </w:pPr>
    </w:p>
    <w:p w14:paraId="7FBB51FD"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504549B3"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0D293C5C"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01FD5138"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6E2182DE"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16A68154"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0CBC35AE" w14:textId="77777777" w:rsidR="00796B7F" w:rsidRDefault="00796B7F" w:rsidP="00796B7F">
      <w:pPr>
        <w:ind w:firstLine="0"/>
        <w:rPr>
          <w:rFonts w:ascii="Courier New" w:hAnsi="Courier New" w:cs="Courier New"/>
          <w:lang w:val="en-US"/>
        </w:rPr>
      </w:pPr>
    </w:p>
    <w:p w14:paraId="2B641699" w14:textId="77777777" w:rsidR="00796B7F" w:rsidRDefault="00796B7F" w:rsidP="00796B7F">
      <w:pPr>
        <w:pStyle w:val="TabCaption"/>
      </w:pPr>
    </w:p>
    <w:p w14:paraId="39C3C2E0" w14:textId="77777777" w:rsidR="0002775B" w:rsidRDefault="0002775B" w:rsidP="0002775B">
      <w:pPr>
        <w:autoSpaceDE w:val="0"/>
        <w:autoSpaceDN w:val="0"/>
        <w:adjustRightInd w:val="0"/>
        <w:spacing w:after="0"/>
        <w:ind w:firstLine="0"/>
        <w:rPr>
          <w:sz w:val="24"/>
        </w:rPr>
      </w:pPr>
    </w:p>
    <w:p w14:paraId="60276951" w14:textId="678BCE11" w:rsidR="00605991" w:rsidRDefault="00605991" w:rsidP="00605991">
      <w:pPr>
        <w:pStyle w:val="Caption"/>
        <w:keepNext/>
      </w:pPr>
      <w:r>
        <w:lastRenderedPageBreak/>
        <w:t xml:space="preserve">Table </w:t>
      </w:r>
      <w:r>
        <w:fldChar w:fldCharType="begin"/>
      </w:r>
      <w:r>
        <w:instrText xml:space="preserve"> SEQ Table \* ARABIC </w:instrText>
      </w:r>
      <w:r>
        <w:fldChar w:fldCharType="separate"/>
      </w:r>
      <w:r>
        <w:t>1</w:t>
      </w:r>
      <w:r>
        <w:fldChar w:fldCharType="end"/>
      </w:r>
      <w:r>
        <w:t xml:space="preserve">. </w:t>
      </w:r>
      <w:r w:rsidRPr="00605991">
        <w:rPr>
          <w:b w:val="0"/>
          <w:bCs/>
          <w:color w:val="auto"/>
        </w:rPr>
        <w:t>Table cap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2"/>
        <w:gridCol w:w="1672"/>
      </w:tblGrid>
      <w:tr w:rsidR="0002775B" w14:paraId="1A6DE6EA" w14:textId="77777777" w:rsidTr="0002775B">
        <w:trPr>
          <w:jc w:val="center"/>
        </w:trPr>
        <w:tc>
          <w:tcPr>
            <w:tcW w:w="0" w:type="auto"/>
            <w:tcBorders>
              <w:top w:val="single" w:sz="4" w:space="0" w:color="auto"/>
              <w:left w:val="nil"/>
              <w:bottom w:val="single" w:sz="4" w:space="0" w:color="auto"/>
              <w:right w:val="nil"/>
            </w:tcBorders>
            <w:vAlign w:val="center"/>
            <w:hideMark/>
          </w:tcPr>
          <w:p w14:paraId="7B853A63"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411DCFD1"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2FBA557A" w14:textId="77777777" w:rsidR="0002775B" w:rsidRDefault="0002775B" w:rsidP="0002775B">
            <w:pPr>
              <w:spacing w:before="0"/>
              <w:jc w:val="left"/>
            </w:pPr>
            <w:r>
              <w:t>Column number 3</w:t>
            </w:r>
          </w:p>
        </w:tc>
      </w:tr>
      <w:tr w:rsidR="0002775B" w14:paraId="062D3810" w14:textId="77777777" w:rsidTr="0002775B">
        <w:trPr>
          <w:jc w:val="center"/>
        </w:trPr>
        <w:tc>
          <w:tcPr>
            <w:tcW w:w="0" w:type="auto"/>
            <w:tcBorders>
              <w:top w:val="single" w:sz="4" w:space="0" w:color="auto"/>
              <w:left w:val="nil"/>
              <w:bottom w:val="nil"/>
              <w:right w:val="nil"/>
            </w:tcBorders>
            <w:vAlign w:val="center"/>
            <w:hideMark/>
          </w:tcPr>
          <w:p w14:paraId="05405E53"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116F5C4A"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783436F4" w14:textId="77777777" w:rsidR="0002775B" w:rsidRDefault="0002775B" w:rsidP="0002775B">
            <w:pPr>
              <w:jc w:val="right"/>
            </w:pPr>
            <w:r>
              <w:t>1.5</w:t>
            </w:r>
          </w:p>
        </w:tc>
      </w:tr>
      <w:tr w:rsidR="0002775B" w14:paraId="15F08FD6" w14:textId="77777777" w:rsidTr="0002775B">
        <w:trPr>
          <w:jc w:val="center"/>
        </w:trPr>
        <w:tc>
          <w:tcPr>
            <w:tcW w:w="0" w:type="auto"/>
            <w:tcBorders>
              <w:top w:val="nil"/>
              <w:left w:val="nil"/>
              <w:bottom w:val="nil"/>
              <w:right w:val="nil"/>
            </w:tcBorders>
            <w:vAlign w:val="center"/>
            <w:hideMark/>
          </w:tcPr>
          <w:p w14:paraId="0FCC7663"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31E66CC3" w14:textId="77777777" w:rsidR="0002775B" w:rsidRDefault="0002775B" w:rsidP="0002775B">
            <w:pPr>
              <w:jc w:val="right"/>
            </w:pPr>
            <w:r>
              <w:t>34.50</w:t>
            </w:r>
          </w:p>
        </w:tc>
        <w:tc>
          <w:tcPr>
            <w:tcW w:w="0" w:type="auto"/>
            <w:tcBorders>
              <w:top w:val="nil"/>
              <w:left w:val="nil"/>
              <w:bottom w:val="nil"/>
              <w:right w:val="nil"/>
            </w:tcBorders>
            <w:vAlign w:val="center"/>
            <w:hideMark/>
          </w:tcPr>
          <w:p w14:paraId="6FE7428A" w14:textId="77777777" w:rsidR="0002775B" w:rsidRDefault="0002775B" w:rsidP="0002775B">
            <w:pPr>
              <w:jc w:val="right"/>
            </w:pPr>
            <w:r>
              <w:t>12.00</w:t>
            </w:r>
          </w:p>
        </w:tc>
      </w:tr>
      <w:tr w:rsidR="0002775B" w14:paraId="2BD53D40" w14:textId="77777777" w:rsidTr="0002775B">
        <w:trPr>
          <w:jc w:val="center"/>
        </w:trPr>
        <w:tc>
          <w:tcPr>
            <w:tcW w:w="0" w:type="auto"/>
            <w:tcBorders>
              <w:top w:val="nil"/>
              <w:left w:val="nil"/>
              <w:bottom w:val="single" w:sz="4" w:space="0" w:color="auto"/>
              <w:right w:val="nil"/>
            </w:tcBorders>
            <w:vAlign w:val="center"/>
            <w:hideMark/>
          </w:tcPr>
          <w:p w14:paraId="48CAC734"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2648F427"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57CB42F9" w14:textId="77777777" w:rsidR="0002775B" w:rsidRDefault="0002775B" w:rsidP="0002775B">
            <w:pPr>
              <w:jc w:val="right"/>
            </w:pPr>
            <w:r>
              <w:t>9</w:t>
            </w:r>
          </w:p>
        </w:tc>
      </w:tr>
    </w:tbl>
    <w:p w14:paraId="1E45E624" w14:textId="77777777" w:rsidR="002C0F52" w:rsidRPr="002C0F52" w:rsidRDefault="002C0F52" w:rsidP="002C0F52">
      <w:pPr>
        <w:pStyle w:val="Heading1"/>
      </w:pPr>
      <w:r>
        <w:t>Experimental Results</w:t>
      </w:r>
    </w:p>
    <w:p w14:paraId="7A9AA49A" w14:textId="79F06889"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w:t>
      </w:r>
      <w:r w:rsidR="00D76DF2">
        <w:rPr>
          <w:lang w:val="en-US"/>
        </w:rPr>
        <w:t xml:space="preserve">linearly decreased from 2 to 0, </w:t>
      </w:r>
      <w:r w:rsidRPr="002C0F52">
        <w:rPr>
          <w:lang w:val="en-US"/>
        </w:rPr>
        <w:t>respectively.</w:t>
      </w:r>
    </w:p>
    <w:p w14:paraId="19A9AA9F" w14:textId="77777777" w:rsidR="002C0F52" w:rsidRPr="002C0F52" w:rsidRDefault="002C0F52" w:rsidP="002C0F52">
      <w:pPr>
        <w:pStyle w:val="Heading1"/>
      </w:pPr>
      <w:r w:rsidRPr="002C0F52">
        <w:t>Conclusion</w:t>
      </w:r>
    </w:p>
    <w:p w14:paraId="1D036736" w14:textId="7531FFA5" w:rsidR="002C0F52" w:rsidRDefault="002C0F52" w:rsidP="002C0F52">
      <w:pPr>
        <w:rPr>
          <w:lang w:val="en-US"/>
        </w:rPr>
      </w:pPr>
      <w:r w:rsidRPr="002C0F52">
        <w:rPr>
          <w:lang w:val="en-US"/>
        </w:rPr>
        <w:t xml:space="preserve">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w:t>
      </w:r>
      <w:r w:rsidR="005F4BF6">
        <w:rPr>
          <w:lang w:val="en-US"/>
        </w:rPr>
        <w:t>better than GA, GWO, PSO and BH</w:t>
      </w:r>
      <w:r w:rsidRPr="002C0F52">
        <w:rPr>
          <w:lang w:val="en-US"/>
        </w:rPr>
        <w:t>.</w:t>
      </w:r>
    </w:p>
    <w:p w14:paraId="79069473" w14:textId="279FB836" w:rsidR="00106A38" w:rsidRDefault="00106A38" w:rsidP="00106A38">
      <w:pPr>
        <w:pStyle w:val="Heading1"/>
      </w:pPr>
      <w:r w:rsidRPr="00106A38">
        <w:t>Author Contributions</w:t>
      </w:r>
    </w:p>
    <w:p w14:paraId="65A281F8" w14:textId="5B7A25D0" w:rsidR="008D7D0D" w:rsidRDefault="00965E1A" w:rsidP="008D7D0D">
      <w:pPr>
        <w:ind w:firstLine="0"/>
        <w:rPr>
          <w:lang w:val="en-US"/>
        </w:rPr>
      </w:pPr>
      <w:r w:rsidRPr="00965E1A">
        <w:rPr>
          <w:b/>
          <w:lang w:val="en-US"/>
        </w:rPr>
        <w:t>Ramadhansyah</w:t>
      </w:r>
      <w:r>
        <w:rPr>
          <w:lang w:val="en-US"/>
        </w:rPr>
        <w:t xml:space="preserve"> </w:t>
      </w:r>
      <w:r w:rsidRPr="00965E1A">
        <w:rPr>
          <w:b/>
          <w:lang w:val="en-US"/>
        </w:rPr>
        <w:t>Putra Jaya</w:t>
      </w:r>
      <w:r>
        <w:rPr>
          <w:b/>
          <w:lang w:val="en-US"/>
        </w:rPr>
        <w:t>.</w:t>
      </w:r>
      <w:r w:rsidRPr="00965E1A">
        <w:rPr>
          <w:lang w:val="en-US"/>
        </w:rPr>
        <w:t>: Conceptualization, Methodology, Software</w:t>
      </w:r>
      <w:r>
        <w:rPr>
          <w:lang w:val="en-US"/>
        </w:rPr>
        <w:t xml:space="preserve">. </w:t>
      </w:r>
      <w:r w:rsidRPr="00965E1A">
        <w:rPr>
          <w:b/>
          <w:lang w:val="en-US"/>
        </w:rPr>
        <w:t>Fadzil Mat Yahaya</w:t>
      </w:r>
      <w:r w:rsidRPr="00965E1A">
        <w:rPr>
          <w:lang w:val="en-US"/>
        </w:rPr>
        <w:t xml:space="preserve">.: Data curation, Writing- Original draft preparation. </w:t>
      </w:r>
      <w:r w:rsidRPr="00965E1A">
        <w:rPr>
          <w:b/>
          <w:lang w:val="en-US"/>
        </w:rPr>
        <w:t>Youventharan Duraisamy</w:t>
      </w:r>
      <w:r>
        <w:rPr>
          <w:lang w:val="en-US"/>
        </w:rPr>
        <w:t>.</w:t>
      </w:r>
      <w:r w:rsidRPr="00965E1A">
        <w:rPr>
          <w:lang w:val="en-US"/>
        </w:rPr>
        <w:t xml:space="preserve">: Visualization, Investigation. </w:t>
      </w:r>
      <w:r w:rsidR="00E51BFF" w:rsidRPr="00E51BFF">
        <w:rPr>
          <w:b/>
          <w:lang w:val="en-US"/>
        </w:rPr>
        <w:t>Ngien Su Kong</w:t>
      </w:r>
      <w:r w:rsidR="00E51BFF">
        <w:rPr>
          <w:lang w:val="en-US"/>
        </w:rPr>
        <w:t>.</w:t>
      </w:r>
      <w:r w:rsidRPr="00965E1A">
        <w:rPr>
          <w:lang w:val="en-US"/>
        </w:rPr>
        <w:t>: Supervision.</w:t>
      </w:r>
      <w:r w:rsidR="00BD4023">
        <w:rPr>
          <w:lang w:val="en-US"/>
        </w:rPr>
        <w:t xml:space="preserve"> </w:t>
      </w:r>
      <w:r w:rsidR="00BD4023" w:rsidRPr="00BD4023">
        <w:rPr>
          <w:b/>
          <w:lang w:val="en-US"/>
        </w:rPr>
        <w:t>Azrina Abd Aziz</w:t>
      </w:r>
      <w:r w:rsidRPr="00965E1A">
        <w:rPr>
          <w:lang w:val="en-US"/>
        </w:rPr>
        <w:t>: Software, Validation.</w:t>
      </w:r>
      <w:r w:rsidR="009D1879">
        <w:rPr>
          <w:lang w:val="en-US"/>
        </w:rPr>
        <w:t xml:space="preserve"> </w:t>
      </w:r>
      <w:r w:rsidR="009D1879" w:rsidRPr="009D1879">
        <w:rPr>
          <w:b/>
          <w:lang w:val="en-US"/>
        </w:rPr>
        <w:t>Khairunisa Muthusamy</w:t>
      </w:r>
      <w:r w:rsidR="009D1879">
        <w:rPr>
          <w:lang w:val="en-US"/>
        </w:rPr>
        <w:t>.</w:t>
      </w:r>
      <w:r w:rsidRPr="00965E1A">
        <w:rPr>
          <w:lang w:val="en-US"/>
        </w:rPr>
        <w:t>:</w:t>
      </w:r>
      <w:r>
        <w:rPr>
          <w:lang w:val="en-US"/>
        </w:rPr>
        <w:t xml:space="preserve"> Writing- Reviewing and Editing.</w:t>
      </w:r>
    </w:p>
    <w:p w14:paraId="79401BC3" w14:textId="1685099B" w:rsidR="00635430" w:rsidRDefault="00635430" w:rsidP="00635430">
      <w:pPr>
        <w:pStyle w:val="Heading1"/>
      </w:pPr>
      <w:r w:rsidRPr="00635430">
        <w:t>Funding</w:t>
      </w:r>
    </w:p>
    <w:p w14:paraId="2660E73B" w14:textId="15FFA4F0" w:rsidR="008D7D0D" w:rsidRDefault="00635430" w:rsidP="00635430">
      <w:pPr>
        <w:ind w:firstLine="0"/>
        <w:rPr>
          <w:lang w:val="en-US"/>
        </w:rPr>
      </w:pPr>
      <w:r w:rsidRPr="00635430">
        <w:rPr>
          <w:lang w:val="en-US"/>
        </w:rPr>
        <w:t xml:space="preserve">The support provided by Universiti Malaysia Pahang in the form of a research grant vote number </w:t>
      </w:r>
      <w:r w:rsidR="002A2805" w:rsidRPr="002A2805">
        <w:rPr>
          <w:lang w:val="en-US"/>
        </w:rPr>
        <w:t>RDU1803160</w:t>
      </w:r>
      <w:r w:rsidRPr="00635430">
        <w:rPr>
          <w:lang w:val="en-US"/>
        </w:rPr>
        <w:t xml:space="preserve"> for this study is highly appreciated.</w:t>
      </w:r>
    </w:p>
    <w:p w14:paraId="08B37477" w14:textId="6765A765" w:rsidR="00CE35D1" w:rsidRDefault="00CE35D1" w:rsidP="00CE35D1">
      <w:pPr>
        <w:pStyle w:val="Heading1"/>
      </w:pPr>
      <w:r w:rsidRPr="00CE35D1">
        <w:t>Data Availability Statement</w:t>
      </w:r>
    </w:p>
    <w:p w14:paraId="73D3A95F" w14:textId="72753F8E" w:rsidR="008D7D0D" w:rsidRDefault="002A2805" w:rsidP="008D7D0D">
      <w:pPr>
        <w:ind w:firstLine="0"/>
        <w:rPr>
          <w:lang w:val="en-US"/>
        </w:rPr>
      </w:pPr>
      <w:r w:rsidRPr="002A2805">
        <w:rPr>
          <w:lang w:val="en-US"/>
        </w:rPr>
        <w:t>The</w:t>
      </w:r>
      <w:r>
        <w:rPr>
          <w:lang w:val="en-US"/>
        </w:rPr>
        <w:t xml:space="preserve"> </w:t>
      </w:r>
      <w:r w:rsidRPr="002A2805">
        <w:rPr>
          <w:lang w:val="en-US"/>
        </w:rPr>
        <w:t>data used to support the findings of this study are included within the article.</w:t>
      </w:r>
    </w:p>
    <w:p w14:paraId="476972FF" w14:textId="260445A5" w:rsidR="00324FE8" w:rsidRDefault="00324FE8" w:rsidP="00324FE8">
      <w:pPr>
        <w:pStyle w:val="Heading1"/>
      </w:pPr>
      <w:r>
        <w:t>Acknowledgement</w:t>
      </w:r>
      <w:r w:rsidR="00106A38">
        <w:t xml:space="preserve"> </w:t>
      </w:r>
    </w:p>
    <w:p w14:paraId="1A15A5B0" w14:textId="4C1B632E" w:rsidR="008D7D0D" w:rsidRDefault="008D7D0D" w:rsidP="008D7D0D">
      <w:pPr>
        <w:ind w:firstLine="0"/>
        <w:rPr>
          <w:lang w:val="en-US"/>
        </w:rPr>
      </w:pPr>
      <w:r w:rsidRPr="008D7D0D">
        <w:rPr>
          <w:lang w:val="en-US"/>
        </w:rPr>
        <w:t xml:space="preserve">The authors would like to thank the </w:t>
      </w:r>
      <w:r w:rsidR="00324FE8">
        <w:rPr>
          <w:lang w:val="en-US"/>
        </w:rPr>
        <w:t>Faculty</w:t>
      </w:r>
      <w:r w:rsidRPr="008D7D0D">
        <w:rPr>
          <w:lang w:val="en-US"/>
        </w:rPr>
        <w:t xml:space="preserve"> of Civil Engineering</w:t>
      </w:r>
      <w:r w:rsidR="00324FE8">
        <w:rPr>
          <w:lang w:val="en-US"/>
        </w:rPr>
        <w:t xml:space="preserve"> Technology</w:t>
      </w:r>
      <w:r w:rsidRPr="008D7D0D">
        <w:rPr>
          <w:lang w:val="en-US"/>
        </w:rPr>
        <w:t xml:space="preserve"> for providing the experimental facilities and to all technicians at Highway and Traffic Engineering Laboratory. </w:t>
      </w:r>
    </w:p>
    <w:p w14:paraId="0207803C" w14:textId="6DCFDD30" w:rsidR="00DE2CA5" w:rsidRDefault="00DE2CA5" w:rsidP="00DE2CA5">
      <w:pPr>
        <w:pStyle w:val="Heading1"/>
      </w:pPr>
      <w:r w:rsidRPr="00DE2CA5">
        <w:t>Conflicts of Interest</w:t>
      </w:r>
    </w:p>
    <w:p w14:paraId="74BB5D7F" w14:textId="1155AC70" w:rsidR="008D7D0D" w:rsidRDefault="008D7D0D" w:rsidP="008D7D0D">
      <w:pPr>
        <w:ind w:firstLine="0"/>
        <w:rPr>
          <w:lang w:val="en-US"/>
        </w:rPr>
      </w:pPr>
      <w:r w:rsidRPr="008D7D0D">
        <w:rPr>
          <w:lang w:val="en-US"/>
        </w:rPr>
        <w:t>The authors declare no conflict of interest.</w:t>
      </w:r>
    </w:p>
    <w:p w14:paraId="076E190F" w14:textId="77777777" w:rsidR="002C0F52" w:rsidRPr="009921E5" w:rsidRDefault="002C0F52" w:rsidP="002C0F52">
      <w:pPr>
        <w:pStyle w:val="Heading1"/>
      </w:pPr>
      <w:r w:rsidRPr="002C0F52">
        <w:t>References</w:t>
      </w:r>
    </w:p>
    <w:p w14:paraId="25C3FD23" w14:textId="77777777" w:rsidR="00040D67" w:rsidRPr="00040D67" w:rsidRDefault="00FF71EC" w:rsidP="008C707E">
      <w:pPr>
        <w:widowControl w:val="0"/>
        <w:autoSpaceDE w:val="0"/>
        <w:autoSpaceDN w:val="0"/>
        <w:adjustRightInd w:val="0"/>
        <w:spacing w:before="0" w:after="80"/>
        <w:ind w:left="360" w:hanging="360"/>
        <w:rPr>
          <w:rFonts w:cs="Times New Roman"/>
          <w:sz w:val="18"/>
        </w:rPr>
      </w:pPr>
      <w:r>
        <w:fldChar w:fldCharType="begin" w:fldLock="1"/>
      </w:r>
      <w:r>
        <w:instrText xml:space="preserve">ADDIN Mendeley Bibliography CSL_BIBLIOGRAPHY </w:instrText>
      </w:r>
      <w:r>
        <w:fldChar w:fldCharType="separate"/>
      </w:r>
      <w:r w:rsidR="00040D67" w:rsidRPr="00040D67">
        <w:rPr>
          <w:rFonts w:cs="Times New Roman"/>
          <w:sz w:val="18"/>
        </w:rPr>
        <w:t>[1]</w:t>
      </w:r>
      <w:r w:rsidR="00040D67" w:rsidRPr="00040D67">
        <w:rPr>
          <w:rFonts w:cs="Times New Roman"/>
          <w:sz w:val="18"/>
        </w:rPr>
        <w:tab/>
        <w:t xml:space="preserve">K. Taylor, A. Post, T. B. Hoshizaki, and M. D. Gilchrist, “The effect of a novel impact management strategy on maximum principal strain for reconstructions of American football concussive events,” </w:t>
      </w:r>
      <w:r w:rsidR="00040D67" w:rsidRPr="00040D67">
        <w:rPr>
          <w:rFonts w:cs="Times New Roman"/>
          <w:i/>
          <w:iCs/>
          <w:sz w:val="18"/>
        </w:rPr>
        <w:t>Proc. Inst. Mech. Eng. Part P J. Sport. Eng. Technol.</w:t>
      </w:r>
      <w:r w:rsidR="00040D67" w:rsidRPr="00040D67">
        <w:rPr>
          <w:rFonts w:cs="Times New Roman"/>
          <w:sz w:val="18"/>
        </w:rPr>
        <w:t>, vol. 233, no. 4, pp. 503–513, 2019, doi: 10.1177/1754337119857434.</w:t>
      </w:r>
    </w:p>
    <w:p w14:paraId="6AD2F364" w14:textId="77777777" w:rsidR="00040D67" w:rsidRPr="00040D67" w:rsidRDefault="00040D67" w:rsidP="008C707E">
      <w:pPr>
        <w:widowControl w:val="0"/>
        <w:autoSpaceDE w:val="0"/>
        <w:autoSpaceDN w:val="0"/>
        <w:adjustRightInd w:val="0"/>
        <w:spacing w:before="0" w:after="80"/>
        <w:ind w:left="360" w:hanging="360"/>
        <w:rPr>
          <w:rFonts w:cs="Times New Roman"/>
          <w:sz w:val="18"/>
        </w:rPr>
      </w:pPr>
      <w:r w:rsidRPr="00040D67">
        <w:rPr>
          <w:rFonts w:cs="Times New Roman"/>
          <w:sz w:val="18"/>
        </w:rPr>
        <w:t>[2]</w:t>
      </w:r>
      <w:r w:rsidRPr="00040D67">
        <w:rPr>
          <w:rFonts w:cs="Times New Roman"/>
          <w:sz w:val="18"/>
        </w:rPr>
        <w:tab/>
        <w:t xml:space="preserve">H. Tan, L. Qin, Z. Jiang, Y. Wu, and B. Ran, “A hybrid deep learning based traffic flow prediction method and its understanding,” </w:t>
      </w:r>
      <w:r w:rsidRPr="00040D67">
        <w:rPr>
          <w:rFonts w:cs="Times New Roman"/>
          <w:i/>
          <w:iCs/>
          <w:sz w:val="18"/>
        </w:rPr>
        <w:t>Transp. Res. Part C Emerg. Technol.</w:t>
      </w:r>
      <w:r w:rsidRPr="00040D67">
        <w:rPr>
          <w:rFonts w:cs="Times New Roman"/>
          <w:sz w:val="18"/>
        </w:rPr>
        <w:t>, vol. 90, no. January, pp. 166–180, 2018, doi: 10.1016/j.trc.2018.03.001.</w:t>
      </w:r>
    </w:p>
    <w:p w14:paraId="39D02EB3" w14:textId="77777777" w:rsidR="00040D67" w:rsidRPr="00040D67" w:rsidRDefault="00040D67" w:rsidP="008C707E">
      <w:pPr>
        <w:widowControl w:val="0"/>
        <w:autoSpaceDE w:val="0"/>
        <w:autoSpaceDN w:val="0"/>
        <w:adjustRightInd w:val="0"/>
        <w:spacing w:before="0" w:after="80"/>
        <w:ind w:left="360" w:hanging="360"/>
        <w:rPr>
          <w:rFonts w:cs="Times New Roman"/>
          <w:sz w:val="18"/>
        </w:rPr>
      </w:pPr>
      <w:r w:rsidRPr="00040D67">
        <w:rPr>
          <w:rFonts w:cs="Times New Roman"/>
          <w:sz w:val="18"/>
        </w:rPr>
        <w:t>[3]</w:t>
      </w:r>
      <w:r w:rsidRPr="00040D67">
        <w:rPr>
          <w:rFonts w:cs="Times New Roman"/>
          <w:sz w:val="18"/>
        </w:rPr>
        <w:tab/>
        <w:t xml:space="preserve">J. B. Caccese </w:t>
      </w:r>
      <w:r w:rsidRPr="00040D67">
        <w:rPr>
          <w:rFonts w:cs="Times New Roman"/>
          <w:i/>
          <w:iCs/>
          <w:sz w:val="18"/>
        </w:rPr>
        <w:t>et al.</w:t>
      </w:r>
      <w:r w:rsidRPr="00040D67">
        <w:rPr>
          <w:rFonts w:cs="Times New Roman"/>
          <w:sz w:val="18"/>
        </w:rPr>
        <w:t xml:space="preserve">, “Head and neck size and neck strength predict linear and rotational acceleration during purposeful soccer heading,” </w:t>
      </w:r>
      <w:r w:rsidRPr="00040D67">
        <w:rPr>
          <w:rFonts w:cs="Times New Roman"/>
          <w:i/>
          <w:iCs/>
          <w:sz w:val="18"/>
        </w:rPr>
        <w:t>Sport. Biomech.</w:t>
      </w:r>
      <w:r w:rsidRPr="00040D67">
        <w:rPr>
          <w:rFonts w:cs="Times New Roman"/>
          <w:sz w:val="18"/>
        </w:rPr>
        <w:t>, vol. 17, no. 4, pp. 462–476, 2018, doi: 10.1080/14763141.2017.1360385.</w:t>
      </w:r>
    </w:p>
    <w:p w14:paraId="029C6E1C" w14:textId="77777777" w:rsidR="00040D67" w:rsidRPr="00040D67" w:rsidRDefault="00040D67" w:rsidP="008C707E">
      <w:pPr>
        <w:widowControl w:val="0"/>
        <w:autoSpaceDE w:val="0"/>
        <w:autoSpaceDN w:val="0"/>
        <w:adjustRightInd w:val="0"/>
        <w:spacing w:before="0" w:after="80"/>
        <w:ind w:left="360" w:hanging="360"/>
        <w:rPr>
          <w:rFonts w:cs="Times New Roman"/>
          <w:sz w:val="18"/>
        </w:rPr>
      </w:pPr>
      <w:r w:rsidRPr="00040D67">
        <w:rPr>
          <w:rFonts w:cs="Times New Roman"/>
          <w:sz w:val="18"/>
        </w:rPr>
        <w:t>[4]</w:t>
      </w:r>
      <w:r w:rsidRPr="00040D67">
        <w:rPr>
          <w:rFonts w:cs="Times New Roman"/>
          <w:sz w:val="18"/>
        </w:rPr>
        <w:tab/>
        <w:t xml:space="preserve">S. L. James </w:t>
      </w:r>
      <w:r w:rsidRPr="00040D67">
        <w:rPr>
          <w:rFonts w:cs="Times New Roman"/>
          <w:i/>
          <w:iCs/>
          <w:sz w:val="18"/>
        </w:rPr>
        <w:t>et al.</w:t>
      </w:r>
      <w:r w:rsidRPr="00040D67">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040D67">
        <w:rPr>
          <w:rFonts w:cs="Times New Roman"/>
          <w:i/>
          <w:iCs/>
          <w:sz w:val="18"/>
        </w:rPr>
        <w:t>Lancet</w:t>
      </w:r>
      <w:r w:rsidRPr="00040D67">
        <w:rPr>
          <w:rFonts w:cs="Times New Roman"/>
          <w:sz w:val="18"/>
        </w:rPr>
        <w:t>, vol. 392, no. 10159, pp. 1789–1858, 2018, doi: 10.1016/S0140-6736(18)32279-7.</w:t>
      </w:r>
    </w:p>
    <w:p w14:paraId="0E801EC9" w14:textId="1A2950DC" w:rsidR="002C0F52" w:rsidRDefault="00040D67" w:rsidP="008C707E">
      <w:pPr>
        <w:widowControl w:val="0"/>
        <w:autoSpaceDE w:val="0"/>
        <w:autoSpaceDN w:val="0"/>
        <w:adjustRightInd w:val="0"/>
        <w:spacing w:before="0" w:after="80"/>
        <w:ind w:left="360" w:hanging="360"/>
      </w:pPr>
      <w:r w:rsidRPr="00040D67">
        <w:rPr>
          <w:rFonts w:cs="Times New Roman"/>
          <w:sz w:val="18"/>
        </w:rPr>
        <w:t>[5]</w:t>
      </w:r>
      <w:r w:rsidRPr="00040D67">
        <w:rPr>
          <w:rFonts w:cs="Times New Roman"/>
          <w:sz w:val="18"/>
        </w:rPr>
        <w:tab/>
        <w:t xml:space="preserve">X. Huang, J. Sun, and J. Sun, “A car-following model considering asymmetric driving behavior based on long short-term memory neural networks,” </w:t>
      </w:r>
      <w:r w:rsidRPr="00040D67">
        <w:rPr>
          <w:rFonts w:cs="Times New Roman"/>
          <w:i/>
          <w:iCs/>
          <w:sz w:val="18"/>
        </w:rPr>
        <w:t>Transp. Res. Part C Emerg. Technol.</w:t>
      </w:r>
      <w:r w:rsidRPr="00040D67">
        <w:rPr>
          <w:rFonts w:cs="Times New Roman"/>
          <w:sz w:val="18"/>
        </w:rPr>
        <w:t>, vol. 95, no. February, pp. 346–362, 2018, doi: 10.1016/j.trc.2018.07.022.</w:t>
      </w:r>
      <w:r w:rsidR="00FF71EC">
        <w:fldChar w:fldCharType="end"/>
      </w:r>
      <w:bookmarkStart w:id="0" w:name="_GoBack"/>
      <w:bookmarkEnd w:id="0"/>
    </w:p>
    <w:sectPr w:rsidR="002C0F52" w:rsidSect="00A448B0">
      <w:headerReference w:type="even" r:id="rId15"/>
      <w:headerReference w:type="default" r:id="rId16"/>
      <w:footerReference w:type="even" r:id="rId17"/>
      <w:footerReference w:type="default" r:id="rId18"/>
      <w:headerReference w:type="first" r:id="rId19"/>
      <w:footerReference w:type="first" r:id="rId20"/>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E40AEE" w14:textId="77777777" w:rsidR="00174778" w:rsidRDefault="00174778" w:rsidP="00FF173B">
      <w:r>
        <w:separator/>
      </w:r>
    </w:p>
  </w:endnote>
  <w:endnote w:type="continuationSeparator" w:id="0">
    <w:p w14:paraId="39928921" w14:textId="77777777" w:rsidR="00174778" w:rsidRDefault="00174778"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Body CS)">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color w:val="005150"/>
        <w:sz w:val="18"/>
        <w:szCs w:val="18"/>
      </w:rPr>
      <w:id w:val="-631937405"/>
      <w:lock w:val="sdtContentLocked"/>
      <w:placeholder>
        <w:docPart w:val="DefaultPlaceholder_-1854013440"/>
      </w:placeholder>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14:paraId="30F7AF0B" w14:textId="77777777" w:rsidR="00AA43B5" w:rsidRPr="001140BA" w:rsidRDefault="00AA43B5" w:rsidP="006979D9">
            <w:pPr>
              <w:pStyle w:val="Footer"/>
              <w:framePr w:wrap="none" w:vAnchor="text" w:hAnchor="margin" w:xAlign="inside" w:y="1"/>
              <w:rPr>
                <w:rStyle w:val="PageNumber"/>
                <w:color w:val="005150"/>
                <w:sz w:val="18"/>
                <w:szCs w:val="18"/>
              </w:rPr>
            </w:pPr>
            <w:r w:rsidRPr="00750E50">
              <w:rPr>
                <w:rStyle w:val="PageNumber"/>
                <w:color w:val="80643C"/>
                <w:sz w:val="18"/>
                <w:szCs w:val="18"/>
              </w:rPr>
              <w:fldChar w:fldCharType="begin"/>
            </w:r>
            <w:r w:rsidRPr="00750E50">
              <w:rPr>
                <w:rStyle w:val="PageNumber"/>
                <w:color w:val="80643C"/>
                <w:sz w:val="18"/>
                <w:szCs w:val="18"/>
              </w:rPr>
              <w:instrText xml:space="preserve"> PAGE </w:instrText>
            </w:r>
            <w:r w:rsidRPr="00750E50">
              <w:rPr>
                <w:rStyle w:val="PageNumber"/>
                <w:color w:val="80643C"/>
                <w:sz w:val="18"/>
                <w:szCs w:val="18"/>
              </w:rPr>
              <w:fldChar w:fldCharType="separate"/>
            </w:r>
            <w:r w:rsidRPr="00750E50">
              <w:rPr>
                <w:rStyle w:val="PageNumber"/>
                <w:color w:val="80643C"/>
                <w:sz w:val="18"/>
                <w:szCs w:val="18"/>
              </w:rPr>
              <w:t>2</w:t>
            </w:r>
            <w:r w:rsidRPr="00750E50">
              <w:rPr>
                <w:rStyle w:val="PageNumber"/>
                <w:color w:val="80643C"/>
                <w:sz w:val="18"/>
                <w:szCs w:val="18"/>
              </w:rPr>
              <w:fldChar w:fldCharType="end"/>
            </w:r>
          </w:p>
        </w:sdtContent>
      </w:sdt>
    </w:sdtContent>
  </w:sdt>
  <w:sdt>
    <w:sdtPr>
      <w:rPr>
        <w:color w:val="80643C"/>
        <w:sz w:val="18"/>
        <w:szCs w:val="18"/>
      </w:rPr>
      <w:id w:val="2040546155"/>
      <w:lock w:val="sdtContentLocked"/>
      <w:placeholder>
        <w:docPart w:val="DefaultPlaceholder_-1854013440"/>
      </w:placeholder>
    </w:sdtPr>
    <w:sdtEndPr>
      <w:rPr>
        <w:szCs w:val="22"/>
      </w:rPr>
    </w:sdtEndPr>
    <w:sdtContent>
      <w:p w14:paraId="2902FA69" w14:textId="77777777" w:rsidR="00AA43B5" w:rsidRPr="00750E50" w:rsidRDefault="00AA43B5" w:rsidP="006979D9">
        <w:pPr>
          <w:pStyle w:val="Footer"/>
          <w:ind w:right="360"/>
          <w:rPr>
            <w:color w:val="80643C"/>
            <w:sz w:val="18"/>
            <w:szCs w:val="22"/>
          </w:rPr>
        </w:pPr>
        <w:r w:rsidRPr="00750E50">
          <w:rPr>
            <w:color w:val="80643C"/>
            <w:sz w:val="18"/>
            <w:szCs w:val="18"/>
          </w:rPr>
          <w:sym w:font="Wingdings 3" w:char="F075"/>
        </w:r>
        <w:r w:rsidRPr="00750E50">
          <w:rPr>
            <w:color w:val="80643C"/>
            <w:sz w:val="18"/>
            <w:szCs w:val="18"/>
          </w:rPr>
          <w:t xml:space="preserve"> journal.ump.edu.my/</w:t>
        </w:r>
        <w:r w:rsidR="00E21007" w:rsidRPr="00750E50">
          <w:rPr>
            <w:color w:val="80643C"/>
            <w:sz w:val="18"/>
            <w:szCs w:val="18"/>
          </w:rPr>
          <w:t>daam</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57C8B" w14:textId="71A707FE" w:rsidR="00AA43B5" w:rsidRPr="00D614C8" w:rsidRDefault="00174778" w:rsidP="00E5554E">
    <w:pPr>
      <w:pStyle w:val="Footer"/>
      <w:rPr>
        <w:color w:val="0099CC"/>
        <w:sz w:val="18"/>
        <w:szCs w:val="22"/>
      </w:rPr>
    </w:pPr>
    <w:sdt>
      <w:sdtPr>
        <w:rPr>
          <w:color w:val="0099CC"/>
          <w:sz w:val="18"/>
          <w:szCs w:val="22"/>
        </w:rPr>
        <w:alias w:val="Page Number"/>
        <w:tag w:val="Page Number"/>
        <w:id w:val="1502243151"/>
        <w:lock w:val="sdtLocked"/>
        <w:placeholder>
          <w:docPart w:val="DefaultPlaceholder_-1854013440"/>
        </w:placeholder>
      </w:sdtPr>
      <w:sdtEndPr/>
      <w:sdtContent>
        <w:r w:rsidR="008E0FED" w:rsidRPr="00D614C8">
          <w:rPr>
            <w:color w:val="0099CC"/>
            <w:sz w:val="18"/>
            <w:szCs w:val="22"/>
          </w:rPr>
          <w:fldChar w:fldCharType="begin"/>
        </w:r>
        <w:r w:rsidR="008E0FED" w:rsidRPr="00D614C8">
          <w:rPr>
            <w:color w:val="0099CC"/>
            <w:sz w:val="18"/>
            <w:szCs w:val="22"/>
          </w:rPr>
          <w:instrText xml:space="preserve"> PAGE   \* MERGEFORMAT </w:instrText>
        </w:r>
        <w:r w:rsidR="008E0FED" w:rsidRPr="00D614C8">
          <w:rPr>
            <w:color w:val="0099CC"/>
            <w:sz w:val="18"/>
            <w:szCs w:val="22"/>
          </w:rPr>
          <w:fldChar w:fldCharType="separate"/>
        </w:r>
        <w:r w:rsidR="008C707E">
          <w:rPr>
            <w:color w:val="0099CC"/>
            <w:sz w:val="18"/>
            <w:szCs w:val="22"/>
          </w:rPr>
          <w:t>5</w:t>
        </w:r>
        <w:r w:rsidR="008E0FED" w:rsidRPr="00D614C8">
          <w:rPr>
            <w:color w:val="0099CC"/>
            <w:sz w:val="18"/>
            <w:szCs w:val="22"/>
          </w:rPr>
          <w:fldChar w:fldCharType="end"/>
        </w:r>
      </w:sdtContent>
    </w:sdt>
    <w:r w:rsidR="008E0FED" w:rsidRPr="00D614C8">
      <w:rPr>
        <w:color w:val="0099CC"/>
        <w:sz w:val="18"/>
        <w:szCs w:val="22"/>
      </w:rPr>
      <w:ptab w:relativeTo="margin" w:alignment="center" w:leader="none"/>
    </w:r>
    <w:r w:rsidR="008E0FED" w:rsidRPr="00D614C8">
      <w:rPr>
        <w:color w:val="0099CC"/>
        <w:sz w:val="18"/>
        <w:szCs w:val="22"/>
      </w:rPr>
      <w:ptab w:relativeTo="margin" w:alignment="right" w:leader="none"/>
    </w:r>
    <w:r w:rsidR="008E0FED" w:rsidRPr="00D614C8">
      <w:rPr>
        <w:color w:val="0099CC"/>
        <w:sz w:val="18"/>
        <w:szCs w:val="22"/>
      </w:rPr>
      <w:t xml:space="preserve"> </w:t>
    </w:r>
    <w:sdt>
      <w:sdtPr>
        <w:rPr>
          <w:color w:val="0099CC"/>
          <w:sz w:val="18"/>
          <w:szCs w:val="22"/>
        </w:rPr>
        <w:id w:val="-400208980"/>
        <w:lock w:val="sdtContentLocked"/>
        <w:placeholder>
          <w:docPart w:val="DefaultPlaceholder_-1854013440"/>
        </w:placeholder>
      </w:sdtPr>
      <w:sdtEndPr/>
      <w:sdtContent>
        <w:r w:rsidR="008E0FED" w:rsidRPr="00D614C8">
          <w:rPr>
            <w:color w:val="0099CC"/>
            <w:sz w:val="18"/>
            <w:szCs w:val="22"/>
          </w:rPr>
          <w:t>journal.ump.edu.my/</w:t>
        </w:r>
        <w:r w:rsidR="002330CD">
          <w:rPr>
            <w:color w:val="0099CC"/>
            <w:sz w:val="18"/>
            <w:szCs w:val="22"/>
          </w:rPr>
          <w:t>construction</w:t>
        </w:r>
        <w:r w:rsidR="008E0FED" w:rsidRPr="00D614C8">
          <w:rPr>
            <w:color w:val="0099CC"/>
            <w:sz w:val="18"/>
            <w:szCs w:val="22"/>
          </w:rPr>
          <w:t xml:space="preserve"> ◄</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color w:val="7030A0"/>
        <w:sz w:val="18"/>
        <w:szCs w:val="22"/>
      </w:rPr>
      <w:id w:val="547111319"/>
      <w:lock w:val="sdtContentLocked"/>
      <w:placeholder>
        <w:docPart w:val="DefaultPlaceholder_-1854013440"/>
      </w:placeholder>
    </w:sdtPr>
    <w:sdtEndPr/>
    <w:sdtContent>
      <w:p w14:paraId="546B4AC4" w14:textId="77777777" w:rsidR="0018082F" w:rsidRPr="007617DA" w:rsidRDefault="0074586A" w:rsidP="00155D59">
        <w:pPr>
          <w:pStyle w:val="Footer"/>
          <w:jc w:val="right"/>
          <w:rPr>
            <w:b/>
            <w:color w:val="7030A0"/>
            <w:sz w:val="18"/>
            <w:szCs w:val="22"/>
          </w:rPr>
        </w:pPr>
        <w:r w:rsidRPr="007617DA">
          <w:rPr>
            <w:b/>
            <w:color w:val="7030A0"/>
            <w:sz w:val="18"/>
            <w:szCs w:val="22"/>
            <w:lang w:val="en-US"/>
          </w:rPr>
          <mc:AlternateContent>
            <mc:Choice Requires="wps">
              <w:drawing>
                <wp:inline distT="0" distB="0" distL="0" distR="0" wp14:anchorId="33F12C78" wp14:editId="679AC4D5">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0099CC"/>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94373F"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" strokecolor="#09c"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7290836B" w14:textId="77777777" w:rsidTr="0018082F">
      <w:tc>
        <w:tcPr>
          <w:tcW w:w="7083" w:type="dxa"/>
          <w:vAlign w:val="center"/>
        </w:tcPr>
        <w:p w14:paraId="33202097" w14:textId="67D5D30B" w:rsidR="0018082F" w:rsidRDefault="00174778"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sdtPr>
            <w:sdtEndPr>
              <w:rPr>
                <w:b w:val="0"/>
                <w:color w:val="auto"/>
              </w:rPr>
            </w:sdtEndPr>
            <w:sdtContent>
              <w:r w:rsidR="0018082F" w:rsidRPr="00D614C8">
                <w:rPr>
                  <w:b/>
                  <w:color w:val="0099CC"/>
                  <w:sz w:val="18"/>
                  <w:szCs w:val="22"/>
                </w:rPr>
                <w:t xml:space="preserve">*CORRESPONDING AUTHOR  </w:t>
              </w:r>
              <w:r w:rsidR="0018082F" w:rsidRPr="00D614C8">
                <w:rPr>
                  <w:color w:val="0099CC"/>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537306">
                <w:rPr>
                  <w:sz w:val="18"/>
                  <w:szCs w:val="22"/>
                </w:rPr>
                <w:t>W. Mellon</w:t>
              </w:r>
            </w:sdtContent>
          </w:sdt>
          <w:sdt>
            <w:sdtPr>
              <w:rPr>
                <w:sz w:val="18"/>
                <w:szCs w:val="22"/>
              </w:rPr>
              <w:id w:val="1067616280"/>
              <w:lock w:val="sdtContentLocked"/>
              <w:placeholder>
                <w:docPart w:val="DefaultPlaceholder_-1854013440"/>
              </w:placeholder>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537306">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sdtPr>
        <w:sdtEndPr/>
        <w:sdtContent>
          <w:tc>
            <w:tcPr>
              <w:tcW w:w="2539" w:type="dxa"/>
              <w:vAlign w:val="center"/>
            </w:tcPr>
            <w:p w14:paraId="728EFD18" w14:textId="77777777" w:rsidR="0018082F" w:rsidRPr="001A2886" w:rsidRDefault="0018082F" w:rsidP="0018082F">
              <w:pPr>
                <w:pStyle w:val="Footer"/>
                <w:jc w:val="right"/>
                <w:rPr>
                  <w:b/>
                  <w:color w:val="005150"/>
                  <w:sz w:val="18"/>
                  <w:szCs w:val="22"/>
                </w:rPr>
              </w:pPr>
              <w:r w:rsidRPr="00D614C8">
                <w:rPr>
                  <w:rFonts w:cs="Times New Roman"/>
                  <w:color w:val="0099CC"/>
                  <w:sz w:val="18"/>
                  <w:szCs w:val="22"/>
                  <w:lang w:val="en-US"/>
                </w:rPr>
                <w:fldChar w:fldCharType="begin"/>
              </w:r>
              <w:r w:rsidRPr="00D614C8">
                <w:rPr>
                  <w:rFonts w:cs="Times New Roman"/>
                  <w:color w:val="0099CC"/>
                  <w:sz w:val="18"/>
                  <w:szCs w:val="22"/>
                  <w:lang w:val="en-US"/>
                </w:rPr>
                <w:instrText xml:space="preserve"> PAGE </w:instrText>
              </w:r>
              <w:r w:rsidRPr="00D614C8">
                <w:rPr>
                  <w:rFonts w:cs="Times New Roman"/>
                  <w:color w:val="0099CC"/>
                  <w:sz w:val="18"/>
                  <w:szCs w:val="22"/>
                  <w:lang w:val="en-US"/>
                </w:rPr>
                <w:fldChar w:fldCharType="separate"/>
              </w:r>
              <w:r w:rsidR="008D7D0D">
                <w:rPr>
                  <w:rFonts w:cs="Times New Roman"/>
                  <w:color w:val="0099CC"/>
                  <w:sz w:val="18"/>
                  <w:szCs w:val="22"/>
                  <w:lang w:val="en-US"/>
                </w:rPr>
                <w:t>1</w:t>
              </w:r>
              <w:r w:rsidRPr="00D614C8">
                <w:rPr>
                  <w:rFonts w:cs="Times New Roman"/>
                  <w:color w:val="0099CC"/>
                  <w:sz w:val="18"/>
                  <w:szCs w:val="22"/>
                  <w:lang w:val="en-US"/>
                </w:rPr>
                <w:fldChar w:fldCharType="end"/>
              </w:r>
            </w:p>
          </w:tc>
        </w:sdtContent>
      </w:sdt>
    </w:tr>
    <w:tr w:rsidR="00D614C8" w:rsidRPr="00D614C8" w14:paraId="4E43B307" w14:textId="77777777" w:rsidTr="0018082F">
      <w:tc>
        <w:tcPr>
          <w:tcW w:w="7083" w:type="dxa"/>
          <w:vAlign w:val="center"/>
        </w:tcPr>
        <w:p w14:paraId="2D0E89E5" w14:textId="77777777" w:rsidR="0018082F" w:rsidRPr="00D614C8" w:rsidRDefault="00174778" w:rsidP="0018082F">
          <w:pPr>
            <w:pStyle w:val="Footer"/>
            <w:rPr>
              <w:bCs/>
              <w:color w:val="0099CC"/>
              <w:sz w:val="16"/>
              <w:szCs w:val="16"/>
            </w:rPr>
          </w:pPr>
          <w:sdt>
            <w:sdtPr>
              <w:rPr>
                <w:bCs/>
                <w:color w:val="0099CC"/>
                <w:sz w:val="15"/>
                <w:szCs w:val="15"/>
              </w:rPr>
              <w:id w:val="92206526"/>
              <w:lock w:val="sdtContentLocked"/>
              <w:placeholder>
                <w:docPart w:val="DefaultPlaceholder_-1854013440"/>
              </w:placeholder>
            </w:sdtPr>
            <w:sdtEndPr/>
            <w:sdtContent>
              <w:r w:rsidR="0018082F" w:rsidRPr="00D614C8">
                <w:rPr>
                  <w:bCs/>
                  <w:color w:val="0099CC"/>
                  <w:sz w:val="15"/>
                  <w:szCs w:val="15"/>
                </w:rPr>
                <w:t xml:space="preserve">© </w:t>
              </w:r>
              <w:r w:rsidR="008F625F" w:rsidRPr="00D614C8">
                <w:rPr>
                  <w:bCs/>
                  <w:color w:val="0099CC"/>
                  <w:sz w:val="15"/>
                  <w:szCs w:val="15"/>
                </w:rPr>
                <w:t>The Authors</w:t>
              </w:r>
              <w:r w:rsidR="00BD2685" w:rsidRPr="00D614C8">
                <w:rPr>
                  <w:bCs/>
                  <w:color w:val="0099CC"/>
                  <w:sz w:val="15"/>
                  <w:szCs w:val="15"/>
                </w:rPr>
                <w:t xml:space="preserve"> </w:t>
              </w:r>
            </w:sdtContent>
          </w:sdt>
          <w:sdt>
            <w:sdtPr>
              <w:rPr>
                <w:bCs/>
                <w:color w:val="0099CC"/>
                <w:sz w:val="15"/>
                <w:szCs w:val="15"/>
              </w:rPr>
              <w:alias w:val="Year Published"/>
              <w:tag w:val="Year Published"/>
              <w:id w:val="237823613"/>
              <w:lock w:val="sdtLocked"/>
              <w:placeholder>
                <w:docPart w:val="DefaultPlaceholder_-1854013440"/>
              </w:placeholder>
            </w:sdtPr>
            <w:sdtEndPr/>
            <w:sdtContent>
              <w:r w:rsidR="008F625F" w:rsidRPr="00D614C8">
                <w:rPr>
                  <w:bCs/>
                  <w:color w:val="0099CC"/>
                  <w:sz w:val="15"/>
                  <w:szCs w:val="15"/>
                </w:rPr>
                <w:t>2019</w:t>
              </w:r>
            </w:sdtContent>
          </w:sdt>
          <w:sdt>
            <w:sdtPr>
              <w:rPr>
                <w:bCs/>
                <w:color w:val="0099CC"/>
                <w:sz w:val="15"/>
                <w:szCs w:val="15"/>
              </w:rPr>
              <w:id w:val="-1704315750"/>
              <w:lock w:val="sdtContentLocked"/>
              <w:placeholder>
                <w:docPart w:val="DefaultPlaceholder_-1854013440"/>
              </w:placeholder>
            </w:sdtPr>
            <w:sdtEndPr/>
            <w:sdtContent>
              <w:r w:rsidR="008F625F" w:rsidRPr="00D614C8">
                <w:rPr>
                  <w:bCs/>
                  <w:color w:val="0099CC"/>
                  <w:sz w:val="15"/>
                  <w:szCs w:val="15"/>
                </w:rPr>
                <w:t>. Published by Penerbit UMP. This is an open access article under the CC BY license.</w:t>
              </w:r>
            </w:sdtContent>
          </w:sdt>
        </w:p>
      </w:tc>
      <w:tc>
        <w:tcPr>
          <w:tcW w:w="2539" w:type="dxa"/>
          <w:vAlign w:val="center"/>
        </w:tcPr>
        <w:p w14:paraId="21CCF0EF" w14:textId="77777777" w:rsidR="0018082F" w:rsidRPr="00D614C8" w:rsidRDefault="0018082F" w:rsidP="0018082F">
          <w:pPr>
            <w:pStyle w:val="Footer"/>
            <w:jc w:val="right"/>
            <w:rPr>
              <w:rFonts w:cs="Times New Roman"/>
              <w:color w:val="0099CC"/>
              <w:sz w:val="18"/>
              <w:szCs w:val="22"/>
              <w:lang w:val="en-US"/>
            </w:rPr>
          </w:pPr>
        </w:p>
      </w:tc>
    </w:tr>
  </w:tbl>
  <w:p w14:paraId="1637E1D9" w14:textId="77777777" w:rsidR="0018082F" w:rsidRPr="0018082F" w:rsidRDefault="0018082F" w:rsidP="0018082F">
    <w:pPr>
      <w:pStyle w:val="Footer"/>
      <w:rPr>
        <w:color w:val="1B7B73"/>
        <w:sz w:val="18"/>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BC79A0" w14:textId="77777777" w:rsidR="00174778" w:rsidRDefault="00174778" w:rsidP="00FF173B">
      <w:r>
        <w:separator/>
      </w:r>
    </w:p>
  </w:footnote>
  <w:footnote w:type="continuationSeparator" w:id="0">
    <w:p w14:paraId="2B396398" w14:textId="77777777" w:rsidR="00174778" w:rsidRDefault="00174778" w:rsidP="00FF1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643C"/>
        <w:sz w:val="18"/>
        <w:szCs w:val="22"/>
        <w:lang w:val="en-US"/>
      </w:rPr>
      <w:alias w:val="AUTHOR'S NAME ET. AL."/>
      <w:tag w:val="AUTHOR'S NAME ET. AL."/>
      <w:id w:val="852237192"/>
      <w:lock w:val="sdtLocked"/>
      <w:placeholder>
        <w:docPart w:val="DefaultPlaceholder_-1854013440"/>
      </w:placeholder>
    </w:sdtPr>
    <w:sdtEndPr/>
    <w:sdtContent>
      <w:p w14:paraId="1701DEFD" w14:textId="77777777" w:rsidR="00796B7F" w:rsidRPr="00750E50" w:rsidRDefault="00796B7F">
        <w:pPr>
          <w:pStyle w:val="Header"/>
          <w:rPr>
            <w:color w:val="80643C"/>
            <w:sz w:val="18"/>
            <w:szCs w:val="22"/>
            <w:lang w:val="en-US"/>
          </w:rPr>
        </w:pPr>
        <w:r w:rsidRPr="00750E50">
          <w:rPr>
            <w:color w:val="80643C"/>
            <w:sz w:val="18"/>
            <w:szCs w:val="22"/>
            <w:lang w:val="en-US"/>
          </w:rPr>
          <w:t>Mohd Azmi et al.</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F94C59" w14:textId="16166E55" w:rsidR="00796B7F" w:rsidRPr="00D614C8" w:rsidRDefault="00174778" w:rsidP="00B57888">
    <w:pPr>
      <w:pStyle w:val="Header"/>
      <w:jc w:val="center"/>
      <w:rPr>
        <w:color w:val="0099CC"/>
        <w:sz w:val="18"/>
        <w:szCs w:val="22"/>
      </w:rPr>
    </w:pPr>
    <w:sdt>
      <w:sdtPr>
        <w:rPr>
          <w:color w:val="0099CC"/>
          <w:sz w:val="16"/>
          <w:szCs w:val="20"/>
        </w:rPr>
        <w:alias w:val="Author's name et al."/>
        <w:tag w:val="Author's name et al."/>
        <w:id w:val="1808745763"/>
        <w:lock w:val="sdtLocked"/>
        <w:placeholder>
          <w:docPart w:val="DefaultPlaceholder_-1854013440"/>
        </w:placeholder>
      </w:sdtPr>
      <w:sdtEndPr/>
      <w:sdtContent>
        <w:r w:rsidR="00B57888" w:rsidRPr="00D614C8">
          <w:rPr>
            <w:color w:val="0099CC"/>
            <w:sz w:val="16"/>
            <w:szCs w:val="20"/>
          </w:rPr>
          <w:t>Author et al.</w:t>
        </w:r>
      </w:sdtContent>
    </w:sdt>
    <w:sdt>
      <w:sdtPr>
        <w:rPr>
          <w:color w:val="0099CC"/>
          <w:sz w:val="16"/>
          <w:szCs w:val="20"/>
        </w:rPr>
        <w:id w:val="-1613663496"/>
        <w:lock w:val="sdtContentLocked"/>
        <w:placeholder>
          <w:docPart w:val="DefaultPlaceholder_-1854013440"/>
        </w:placeholder>
      </w:sdtPr>
      <w:sdtEndPr/>
      <w:sdtContent>
        <w:r w:rsidR="00B57888" w:rsidRPr="00D614C8">
          <w:rPr>
            <w:color w:val="0099CC"/>
            <w:sz w:val="16"/>
            <w:szCs w:val="20"/>
          </w:rPr>
          <w:t xml:space="preserve"> │</w:t>
        </w:r>
        <w:r w:rsidR="002330CD">
          <w:rPr>
            <w:color w:val="0099CC"/>
            <w:sz w:val="16"/>
            <w:szCs w:val="20"/>
          </w:rPr>
          <w:t xml:space="preserve"> Construction </w:t>
        </w:r>
        <w:r w:rsidR="00B57888" w:rsidRPr="00D614C8">
          <w:rPr>
            <w:color w:val="0099CC"/>
            <w:sz w:val="16"/>
            <w:szCs w:val="20"/>
          </w:rPr>
          <w:t xml:space="preserve"> │ Vol.</w:t>
        </w:r>
      </w:sdtContent>
    </w:sdt>
    <w:r w:rsidR="00B57888" w:rsidRPr="00D614C8">
      <w:rPr>
        <w:color w:val="0099CC"/>
        <w:sz w:val="16"/>
        <w:szCs w:val="20"/>
      </w:rPr>
      <w:t xml:space="preserve"> </w:t>
    </w:r>
    <w:sdt>
      <w:sdtPr>
        <w:rPr>
          <w:color w:val="0099CC"/>
          <w:sz w:val="16"/>
          <w:szCs w:val="20"/>
        </w:rPr>
        <w:alias w:val="Volume number"/>
        <w:tag w:val="Volume number"/>
        <w:id w:val="703757977"/>
        <w:lock w:val="sdtLocked"/>
        <w:placeholder>
          <w:docPart w:val="DefaultPlaceholder_-1854013440"/>
        </w:placeholder>
      </w:sdtPr>
      <w:sdtEndPr/>
      <w:sdtContent>
        <w:r w:rsidR="00B57888" w:rsidRPr="00D614C8">
          <w:rPr>
            <w:color w:val="0099CC"/>
            <w:sz w:val="16"/>
            <w:szCs w:val="20"/>
          </w:rPr>
          <w:t>XX</w:t>
        </w:r>
      </w:sdtContent>
    </w:sdt>
    <w:sdt>
      <w:sdtPr>
        <w:rPr>
          <w:color w:val="0099CC"/>
          <w:sz w:val="16"/>
          <w:szCs w:val="20"/>
        </w:rPr>
        <w:id w:val="1603064819"/>
        <w:lock w:val="contentLocked"/>
        <w:placeholder>
          <w:docPart w:val="DefaultPlaceholder_-1854013440"/>
        </w:placeholder>
      </w:sdtPr>
      <w:sdtEndPr/>
      <w:sdtContent>
        <w:r w:rsidR="00B57888" w:rsidRPr="00D614C8">
          <w:rPr>
            <w:color w:val="0099CC"/>
            <w:sz w:val="16"/>
            <w:szCs w:val="20"/>
          </w:rPr>
          <w:t>, Issue</w:t>
        </w:r>
      </w:sdtContent>
    </w:sdt>
    <w:r w:rsidR="00B57888" w:rsidRPr="00D614C8">
      <w:rPr>
        <w:color w:val="0099CC"/>
        <w:sz w:val="16"/>
        <w:szCs w:val="20"/>
      </w:rPr>
      <w:t xml:space="preserve"> </w:t>
    </w:r>
    <w:sdt>
      <w:sdtPr>
        <w:rPr>
          <w:color w:val="0099CC"/>
          <w:sz w:val="16"/>
          <w:szCs w:val="20"/>
        </w:rPr>
        <w:alias w:val="Issue number"/>
        <w:tag w:val="Issue number"/>
        <w:id w:val="820392507"/>
        <w:lock w:val="sdtLocked"/>
        <w:placeholder>
          <w:docPart w:val="DefaultPlaceholder_-1854013440"/>
        </w:placeholder>
      </w:sdtPr>
      <w:sdtEndPr/>
      <w:sdtContent>
        <w:r w:rsidR="00B57888" w:rsidRPr="00D614C8">
          <w:rPr>
            <w:color w:val="0099CC"/>
            <w:sz w:val="16"/>
            <w:szCs w:val="20"/>
          </w:rPr>
          <w:t>X</w:t>
        </w:r>
      </w:sdtContent>
    </w:sdt>
    <w:sdt>
      <w:sdtPr>
        <w:rPr>
          <w:color w:val="0099CC"/>
          <w:sz w:val="16"/>
          <w:szCs w:val="20"/>
        </w:rPr>
        <w:id w:val="-131491104"/>
        <w:lock w:val="sdtContentLocked"/>
        <w:placeholder>
          <w:docPart w:val="DefaultPlaceholder_-1854013440"/>
        </w:placeholder>
      </w:sdtPr>
      <w:sdtEndPr/>
      <w:sdtContent>
        <w:r w:rsidR="00B57888" w:rsidRPr="00D614C8">
          <w:rPr>
            <w:color w:val="0099CC"/>
            <w:sz w:val="16"/>
            <w:szCs w:val="20"/>
          </w:rPr>
          <w:t xml:space="preserve"> (</w:t>
        </w:r>
      </w:sdtContent>
    </w:sdt>
    <w:sdt>
      <w:sdtPr>
        <w:rPr>
          <w:color w:val="0099CC"/>
          <w:sz w:val="16"/>
          <w:szCs w:val="20"/>
        </w:rPr>
        <w:alias w:val="Published Year"/>
        <w:tag w:val="Published Year"/>
        <w:id w:val="766037317"/>
        <w:lock w:val="sdtLocked"/>
        <w:placeholder>
          <w:docPart w:val="DefaultPlaceholder_-1854013440"/>
        </w:placeholder>
      </w:sdtPr>
      <w:sdtEndPr/>
      <w:sdtContent>
        <w:r w:rsidR="00B57888" w:rsidRPr="00D614C8">
          <w:rPr>
            <w:color w:val="0099CC"/>
            <w:sz w:val="16"/>
            <w:szCs w:val="20"/>
          </w:rPr>
          <w:t>2019</w:t>
        </w:r>
      </w:sdtContent>
    </w:sdt>
    <w:sdt>
      <w:sdtPr>
        <w:rPr>
          <w:color w:val="0099CC"/>
          <w:sz w:val="16"/>
          <w:szCs w:val="20"/>
        </w:rPr>
        <w:id w:val="-1286724641"/>
        <w:lock w:val="sdtContentLocked"/>
        <w:placeholder>
          <w:docPart w:val="DefaultPlaceholder_-1854013440"/>
        </w:placeholder>
      </w:sdtPr>
      <w:sdtEndPr/>
      <w:sdtContent>
        <w:r w:rsidR="00B57888" w:rsidRPr="00D614C8">
          <w:rPr>
            <w:color w:val="0099CC"/>
            <w:sz w:val="16"/>
            <w:szCs w:val="20"/>
          </w:rPr>
          <w:t>)</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095DCDD4" w14:textId="77777777" w:rsidTr="0018082F">
      <w:tc>
        <w:tcPr>
          <w:tcW w:w="8217" w:type="dxa"/>
        </w:tcPr>
        <w:sdt>
          <w:sdtPr>
            <w:rPr>
              <w:b/>
              <w:color w:val="4A235A"/>
              <w:sz w:val="22"/>
              <w:szCs w:val="32"/>
              <w:lang w:val="en-US"/>
            </w:rPr>
            <w:id w:val="777068774"/>
            <w:lock w:val="sdtContentLocked"/>
            <w:placeholder>
              <w:docPart w:val="DefaultPlaceholder_-1854013440"/>
            </w:placeholder>
          </w:sdtPr>
          <w:sdtEndPr/>
          <w:sdtContent>
            <w:p w14:paraId="3D5B66FD" w14:textId="3FFE1F68" w:rsidR="00E21007" w:rsidRPr="007617DA" w:rsidRDefault="007617DA" w:rsidP="00E21007">
              <w:pPr>
                <w:pStyle w:val="Header"/>
                <w:ind w:right="-851"/>
                <w:rPr>
                  <w:b/>
                  <w:color w:val="4A235A"/>
                  <w:sz w:val="22"/>
                  <w:szCs w:val="32"/>
                  <w:lang w:val="en-US"/>
                </w:rPr>
              </w:pPr>
              <w:r w:rsidRPr="00D614C8">
                <w:rPr>
                  <w:b/>
                  <w:color w:val="0099CC"/>
                  <w:sz w:val="22"/>
                  <w:szCs w:val="32"/>
                  <w:lang w:val="en-US"/>
                </w:rPr>
                <w:t>C</w:t>
              </w:r>
              <w:r w:rsidR="00D614C8" w:rsidRPr="00D614C8">
                <w:rPr>
                  <w:b/>
                  <w:color w:val="0099CC"/>
                  <w:sz w:val="22"/>
                  <w:szCs w:val="32"/>
                  <w:lang w:val="en-US"/>
                </w:rPr>
                <w:t>ONSTRUCTION</w:t>
              </w:r>
            </w:p>
          </w:sdtContent>
        </w:sdt>
        <w:p w14:paraId="768AC383" w14:textId="77777777" w:rsidR="00D003D7" w:rsidRPr="004A7DA1" w:rsidRDefault="00174778"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447B5CFE" w14:textId="660D36D4" w:rsidR="00D003D7" w:rsidRPr="00D003D7" w:rsidRDefault="00174778"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7617DA">
                <w:rPr>
                  <w:sz w:val="18"/>
                  <w:szCs w:val="22"/>
                </w:rPr>
                <w:t>c</w:t>
              </w:r>
              <w:r w:rsidR="000D46D5">
                <w:rPr>
                  <w:sz w:val="18"/>
                  <w:szCs w:val="22"/>
                </w:rPr>
                <w:t>ons</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sdtPr>
        <w:sdtEndPr/>
        <w:sdtContent>
          <w:tc>
            <w:tcPr>
              <w:tcW w:w="1405" w:type="dxa"/>
              <w:vAlign w:val="center"/>
            </w:tcPr>
            <w:p w14:paraId="4BAB6566"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3A972F5D" wp14:editId="30E7645E">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sdtPr>
    <w:sdtEndPr/>
    <w:sdtContent>
      <w:p w14:paraId="6EADF456"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1CD4DB08" wp14:editId="138F977F">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0099CC"/>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882EBC"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" strokecolor="#09c" strokeweight="2.25pt">
                  <v:stroke joinstyle="miter"/>
                  <w10:anchorlock/>
                </v:line>
              </w:pict>
            </mc:Fallback>
          </mc:AlternateContent>
        </w:r>
      </w:p>
      <w:p w14:paraId="22837B88" w14:textId="77777777" w:rsidR="0018082F" w:rsidRPr="00341770" w:rsidRDefault="00D003D7" w:rsidP="0018082F">
        <w:pPr>
          <w:pStyle w:val="Header"/>
          <w:spacing w:before="0" w:after="240" w:line="192" w:lineRule="auto"/>
          <w:rPr>
            <w:b/>
            <w:lang w:val="en-US"/>
          </w:rPr>
        </w:pPr>
        <w:r>
          <w:rPr>
            <w:lang w:val="en-US"/>
          </w:rPr>
          <mc:AlternateContent>
            <mc:Choice Requires="wps">
              <w:drawing>
                <wp:inline distT="0" distB="0" distL="0" distR="0" wp14:anchorId="30FAB5A8" wp14:editId="21240212">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0099CC"/>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0FAB5A8"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" fillcolor="#09c"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7DA1"/>
    <w:rsid w:val="00015D44"/>
    <w:rsid w:val="0002775B"/>
    <w:rsid w:val="00040D67"/>
    <w:rsid w:val="00053D8B"/>
    <w:rsid w:val="00061D51"/>
    <w:rsid w:val="00093D7C"/>
    <w:rsid w:val="000B3174"/>
    <w:rsid w:val="000B7307"/>
    <w:rsid w:val="000C299B"/>
    <w:rsid w:val="000D46D5"/>
    <w:rsid w:val="000F0995"/>
    <w:rsid w:val="000F0C79"/>
    <w:rsid w:val="00106A38"/>
    <w:rsid w:val="001140BA"/>
    <w:rsid w:val="001178F7"/>
    <w:rsid w:val="00155D59"/>
    <w:rsid w:val="001600D9"/>
    <w:rsid w:val="00174778"/>
    <w:rsid w:val="0018082F"/>
    <w:rsid w:val="0018765C"/>
    <w:rsid w:val="001A2886"/>
    <w:rsid w:val="001A3282"/>
    <w:rsid w:val="001A746D"/>
    <w:rsid w:val="001B1750"/>
    <w:rsid w:val="001B6D3E"/>
    <w:rsid w:val="001E63CE"/>
    <w:rsid w:val="001F4B37"/>
    <w:rsid w:val="00211762"/>
    <w:rsid w:val="00226FB6"/>
    <w:rsid w:val="002330CD"/>
    <w:rsid w:val="0023525E"/>
    <w:rsid w:val="002440F1"/>
    <w:rsid w:val="00257104"/>
    <w:rsid w:val="002A2805"/>
    <w:rsid w:val="002C0F52"/>
    <w:rsid w:val="002C11DA"/>
    <w:rsid w:val="002F096B"/>
    <w:rsid w:val="002F25B2"/>
    <w:rsid w:val="0030202B"/>
    <w:rsid w:val="00313315"/>
    <w:rsid w:val="00324FE8"/>
    <w:rsid w:val="00341770"/>
    <w:rsid w:val="00351106"/>
    <w:rsid w:val="00364BD2"/>
    <w:rsid w:val="003818B0"/>
    <w:rsid w:val="003E5285"/>
    <w:rsid w:val="003E6C60"/>
    <w:rsid w:val="003F6491"/>
    <w:rsid w:val="00421AB4"/>
    <w:rsid w:val="00424B5D"/>
    <w:rsid w:val="00440BD6"/>
    <w:rsid w:val="00447F67"/>
    <w:rsid w:val="004937C4"/>
    <w:rsid w:val="004A165D"/>
    <w:rsid w:val="004A36FF"/>
    <w:rsid w:val="004A610F"/>
    <w:rsid w:val="004A7DA1"/>
    <w:rsid w:val="004F21FD"/>
    <w:rsid w:val="004F5E12"/>
    <w:rsid w:val="00526167"/>
    <w:rsid w:val="005276A3"/>
    <w:rsid w:val="00537306"/>
    <w:rsid w:val="00567959"/>
    <w:rsid w:val="0058606F"/>
    <w:rsid w:val="00595E13"/>
    <w:rsid w:val="005B199A"/>
    <w:rsid w:val="005C071C"/>
    <w:rsid w:val="005C0EEF"/>
    <w:rsid w:val="005C54A2"/>
    <w:rsid w:val="005E0109"/>
    <w:rsid w:val="005E7C45"/>
    <w:rsid w:val="005F4BF6"/>
    <w:rsid w:val="00605991"/>
    <w:rsid w:val="00635430"/>
    <w:rsid w:val="00646415"/>
    <w:rsid w:val="00665F4E"/>
    <w:rsid w:val="00683EE9"/>
    <w:rsid w:val="006979D9"/>
    <w:rsid w:val="006B02CF"/>
    <w:rsid w:val="006C7F30"/>
    <w:rsid w:val="006D651E"/>
    <w:rsid w:val="007160CC"/>
    <w:rsid w:val="00732D1F"/>
    <w:rsid w:val="0074586A"/>
    <w:rsid w:val="00750E50"/>
    <w:rsid w:val="007617DA"/>
    <w:rsid w:val="007774A6"/>
    <w:rsid w:val="00777CEC"/>
    <w:rsid w:val="00786921"/>
    <w:rsid w:val="00796B7F"/>
    <w:rsid w:val="007977AE"/>
    <w:rsid w:val="007A498C"/>
    <w:rsid w:val="007D1FAD"/>
    <w:rsid w:val="007E6A7B"/>
    <w:rsid w:val="00801A1B"/>
    <w:rsid w:val="00803E71"/>
    <w:rsid w:val="00805B29"/>
    <w:rsid w:val="00826BE8"/>
    <w:rsid w:val="00872666"/>
    <w:rsid w:val="008C4900"/>
    <w:rsid w:val="008C707E"/>
    <w:rsid w:val="008D20B1"/>
    <w:rsid w:val="008D7D0D"/>
    <w:rsid w:val="008E0FED"/>
    <w:rsid w:val="008F625F"/>
    <w:rsid w:val="00903EDB"/>
    <w:rsid w:val="00910044"/>
    <w:rsid w:val="00947D34"/>
    <w:rsid w:val="0095081D"/>
    <w:rsid w:val="00965E1A"/>
    <w:rsid w:val="00965FD1"/>
    <w:rsid w:val="00973EAD"/>
    <w:rsid w:val="009921E5"/>
    <w:rsid w:val="009D1879"/>
    <w:rsid w:val="009D2C9E"/>
    <w:rsid w:val="00A149E3"/>
    <w:rsid w:val="00A14F88"/>
    <w:rsid w:val="00A175B8"/>
    <w:rsid w:val="00A30BF9"/>
    <w:rsid w:val="00A41DEF"/>
    <w:rsid w:val="00A448B0"/>
    <w:rsid w:val="00A45087"/>
    <w:rsid w:val="00A60859"/>
    <w:rsid w:val="00A6244D"/>
    <w:rsid w:val="00A64BEA"/>
    <w:rsid w:val="00A968AB"/>
    <w:rsid w:val="00AA089F"/>
    <w:rsid w:val="00AA43B5"/>
    <w:rsid w:val="00AB500D"/>
    <w:rsid w:val="00AC1030"/>
    <w:rsid w:val="00AD0278"/>
    <w:rsid w:val="00AE6C67"/>
    <w:rsid w:val="00B0764A"/>
    <w:rsid w:val="00B07BCC"/>
    <w:rsid w:val="00B26AE8"/>
    <w:rsid w:val="00B27F6D"/>
    <w:rsid w:val="00B316C9"/>
    <w:rsid w:val="00B57888"/>
    <w:rsid w:val="00B90FEA"/>
    <w:rsid w:val="00BD2685"/>
    <w:rsid w:val="00BD4023"/>
    <w:rsid w:val="00BE233E"/>
    <w:rsid w:val="00BF203B"/>
    <w:rsid w:val="00C6102D"/>
    <w:rsid w:val="00C614CA"/>
    <w:rsid w:val="00C84EA4"/>
    <w:rsid w:val="00C8790C"/>
    <w:rsid w:val="00CA5935"/>
    <w:rsid w:val="00CC7151"/>
    <w:rsid w:val="00CE35D1"/>
    <w:rsid w:val="00D003D7"/>
    <w:rsid w:val="00D0646D"/>
    <w:rsid w:val="00D06B2D"/>
    <w:rsid w:val="00D422DC"/>
    <w:rsid w:val="00D614C8"/>
    <w:rsid w:val="00D73F12"/>
    <w:rsid w:val="00D76DF2"/>
    <w:rsid w:val="00D775FA"/>
    <w:rsid w:val="00D942F2"/>
    <w:rsid w:val="00D979F6"/>
    <w:rsid w:val="00DD5C00"/>
    <w:rsid w:val="00DE2CA5"/>
    <w:rsid w:val="00E21007"/>
    <w:rsid w:val="00E25212"/>
    <w:rsid w:val="00E34242"/>
    <w:rsid w:val="00E35542"/>
    <w:rsid w:val="00E41826"/>
    <w:rsid w:val="00E51BFF"/>
    <w:rsid w:val="00E5554E"/>
    <w:rsid w:val="00EA056F"/>
    <w:rsid w:val="00ED1A0E"/>
    <w:rsid w:val="00EE6E67"/>
    <w:rsid w:val="00EF5BB3"/>
    <w:rsid w:val="00F41A0F"/>
    <w:rsid w:val="00F50BBA"/>
    <w:rsid w:val="00F76560"/>
    <w:rsid w:val="00F92CAF"/>
    <w:rsid w:val="00FA1A4A"/>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91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D614C8"/>
    <w:pPr>
      <w:keepNext/>
      <w:keepLines/>
      <w:spacing w:before="240"/>
      <w:ind w:firstLine="0"/>
      <w:outlineLvl w:val="0"/>
    </w:pPr>
    <w:rPr>
      <w:rFonts w:ascii="Arial Narrow" w:eastAsiaTheme="majorEastAsia" w:hAnsi="Arial Narrow" w:cs="Times New Roman (Headings CS)"/>
      <w:b/>
      <w:caps/>
      <w:color w:val="0099CC"/>
      <w:sz w:val="22"/>
      <w:szCs w:val="32"/>
      <w:lang w:val="en-US"/>
    </w:rPr>
  </w:style>
  <w:style w:type="paragraph" w:styleId="Heading2">
    <w:name w:val="heading 2"/>
    <w:basedOn w:val="Normal"/>
    <w:next w:val="Normal"/>
    <w:link w:val="Heading2Char"/>
    <w:autoRedefine/>
    <w:uiPriority w:val="9"/>
    <w:unhideWhenUsed/>
    <w:qFormat/>
    <w:rsid w:val="00D614C8"/>
    <w:pPr>
      <w:keepNext/>
      <w:keepLines/>
      <w:ind w:firstLine="0"/>
      <w:outlineLvl w:val="1"/>
    </w:pPr>
    <w:rPr>
      <w:rFonts w:ascii="Arial Narrow" w:eastAsiaTheme="majorEastAsia" w:hAnsi="Arial Narrow" w:cstheme="majorBidi"/>
      <w:b/>
      <w:color w:val="0099CC"/>
      <w:szCs w:val="26"/>
    </w:rPr>
  </w:style>
  <w:style w:type="paragraph" w:styleId="Heading3">
    <w:name w:val="heading 3"/>
    <w:basedOn w:val="Normal"/>
    <w:next w:val="Normal"/>
    <w:link w:val="Heading3Char"/>
    <w:uiPriority w:val="9"/>
    <w:semiHidden/>
    <w:unhideWhenUsed/>
    <w:qFormat/>
    <w:rsid w:val="00D614C8"/>
    <w:pPr>
      <w:keepNext/>
      <w:keepLines/>
      <w:spacing w:before="40" w:after="0"/>
      <w:ind w:firstLine="0"/>
      <w:outlineLvl w:val="2"/>
    </w:pPr>
    <w:rPr>
      <w:rFonts w:ascii="Arial Narrow" w:eastAsiaTheme="majorEastAsia" w:hAnsi="Arial Narrow" w:cstheme="majorBidi"/>
      <w:b/>
      <w:i/>
      <w:color w:val="0099CC"/>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D614C8"/>
    <w:pPr>
      <w:ind w:firstLine="0"/>
    </w:pPr>
    <w:rPr>
      <w:rFonts w:ascii="Arial Narrow" w:eastAsiaTheme="majorEastAsia" w:hAnsi="Arial Narrow" w:cstheme="majorBidi"/>
      <w:b/>
      <w:color w:val="0099CC"/>
      <w:spacing w:val="-10"/>
      <w:kern w:val="28"/>
      <w:sz w:val="32"/>
      <w:szCs w:val="56"/>
    </w:rPr>
  </w:style>
  <w:style w:type="character" w:customStyle="1" w:styleId="TitleChar">
    <w:name w:val="Title Char"/>
    <w:basedOn w:val="DefaultParagraphFont"/>
    <w:link w:val="Title"/>
    <w:uiPriority w:val="10"/>
    <w:rsid w:val="00D614C8"/>
    <w:rPr>
      <w:rFonts w:ascii="Arial Narrow" w:eastAsiaTheme="majorEastAsia" w:hAnsi="Arial Narrow" w:cstheme="majorBidi"/>
      <w:b/>
      <w:noProof/>
      <w:color w:val="0099CC"/>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14C8"/>
    <w:rPr>
      <w:rFonts w:ascii="Arial Narrow" w:eastAsiaTheme="majorEastAsia" w:hAnsi="Arial Narrow" w:cs="Times New Roman (Headings CS)"/>
      <w:b/>
      <w:caps/>
      <w:noProof/>
      <w:color w:val="0099CC"/>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D614C8"/>
    <w:rPr>
      <w:rFonts w:ascii="Arial Narrow" w:eastAsiaTheme="majorEastAsia" w:hAnsi="Arial Narrow" w:cstheme="majorBidi"/>
      <w:b/>
      <w:noProof/>
      <w:color w:val="0099CC"/>
      <w:sz w:val="20"/>
      <w:szCs w:val="26"/>
    </w:rPr>
  </w:style>
  <w:style w:type="character" w:customStyle="1" w:styleId="Heading3Char">
    <w:name w:val="Heading 3 Char"/>
    <w:basedOn w:val="DefaultParagraphFont"/>
    <w:link w:val="Heading3"/>
    <w:uiPriority w:val="9"/>
    <w:semiHidden/>
    <w:rsid w:val="00D614C8"/>
    <w:rPr>
      <w:rFonts w:ascii="Arial Narrow" w:eastAsiaTheme="majorEastAsia" w:hAnsi="Arial Narrow" w:cstheme="majorBidi"/>
      <w:b/>
      <w:i/>
      <w:noProof/>
      <w:color w:val="0099CC"/>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customStyle="1"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rsid w:val="00750E50"/>
    <w:pPr>
      <w:spacing w:before="0"/>
      <w:ind w:firstLine="0"/>
      <w:jc w:val="center"/>
    </w:pPr>
    <w:rPr>
      <w:rFonts w:cs="Times New Roman"/>
      <w:b/>
      <w:bCs/>
      <w:color w:val="80643C"/>
      <w:szCs w:val="22"/>
      <w:lang w:val="en-US"/>
    </w:rPr>
  </w:style>
  <w:style w:type="paragraph" w:customStyle="1" w:styleId="TabCaption">
    <w:name w:val="Tab. Caption"/>
    <w:basedOn w:val="FigCaption"/>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customStyle="1"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aliases w:val="Caption (Fig. and Tab.)"/>
    <w:basedOn w:val="Normal"/>
    <w:next w:val="Normal"/>
    <w:uiPriority w:val="35"/>
    <w:unhideWhenUsed/>
    <w:qFormat/>
    <w:rsid w:val="00D614C8"/>
    <w:pPr>
      <w:spacing w:before="0"/>
      <w:ind w:firstLine="0"/>
      <w:jc w:val="center"/>
    </w:pPr>
    <w:rPr>
      <w:b/>
      <w:iCs/>
      <w:color w:val="0099CC"/>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D614C8"/>
    <w:pPr>
      <w:keepNext/>
      <w:keepLines/>
      <w:spacing w:before="240"/>
      <w:ind w:firstLine="0"/>
      <w:outlineLvl w:val="0"/>
    </w:pPr>
    <w:rPr>
      <w:rFonts w:ascii="Arial Narrow" w:eastAsiaTheme="majorEastAsia" w:hAnsi="Arial Narrow" w:cs="Times New Roman (Headings CS)"/>
      <w:b/>
      <w:caps/>
      <w:color w:val="0099CC"/>
      <w:sz w:val="22"/>
      <w:szCs w:val="32"/>
      <w:lang w:val="en-US"/>
    </w:rPr>
  </w:style>
  <w:style w:type="paragraph" w:styleId="Heading2">
    <w:name w:val="heading 2"/>
    <w:basedOn w:val="Normal"/>
    <w:next w:val="Normal"/>
    <w:link w:val="Heading2Char"/>
    <w:autoRedefine/>
    <w:uiPriority w:val="9"/>
    <w:unhideWhenUsed/>
    <w:qFormat/>
    <w:rsid w:val="00D614C8"/>
    <w:pPr>
      <w:keepNext/>
      <w:keepLines/>
      <w:ind w:firstLine="0"/>
      <w:outlineLvl w:val="1"/>
    </w:pPr>
    <w:rPr>
      <w:rFonts w:ascii="Arial Narrow" w:eastAsiaTheme="majorEastAsia" w:hAnsi="Arial Narrow" w:cstheme="majorBidi"/>
      <w:b/>
      <w:color w:val="0099CC"/>
      <w:szCs w:val="26"/>
    </w:rPr>
  </w:style>
  <w:style w:type="paragraph" w:styleId="Heading3">
    <w:name w:val="heading 3"/>
    <w:basedOn w:val="Normal"/>
    <w:next w:val="Normal"/>
    <w:link w:val="Heading3Char"/>
    <w:uiPriority w:val="9"/>
    <w:semiHidden/>
    <w:unhideWhenUsed/>
    <w:qFormat/>
    <w:rsid w:val="00D614C8"/>
    <w:pPr>
      <w:keepNext/>
      <w:keepLines/>
      <w:spacing w:before="40" w:after="0"/>
      <w:ind w:firstLine="0"/>
      <w:outlineLvl w:val="2"/>
    </w:pPr>
    <w:rPr>
      <w:rFonts w:ascii="Arial Narrow" w:eastAsiaTheme="majorEastAsia" w:hAnsi="Arial Narrow" w:cstheme="majorBidi"/>
      <w:b/>
      <w:i/>
      <w:color w:val="0099CC"/>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D614C8"/>
    <w:pPr>
      <w:ind w:firstLine="0"/>
    </w:pPr>
    <w:rPr>
      <w:rFonts w:ascii="Arial Narrow" w:eastAsiaTheme="majorEastAsia" w:hAnsi="Arial Narrow" w:cstheme="majorBidi"/>
      <w:b/>
      <w:color w:val="0099CC"/>
      <w:spacing w:val="-10"/>
      <w:kern w:val="28"/>
      <w:sz w:val="32"/>
      <w:szCs w:val="56"/>
    </w:rPr>
  </w:style>
  <w:style w:type="character" w:customStyle="1" w:styleId="TitleChar">
    <w:name w:val="Title Char"/>
    <w:basedOn w:val="DefaultParagraphFont"/>
    <w:link w:val="Title"/>
    <w:uiPriority w:val="10"/>
    <w:rsid w:val="00D614C8"/>
    <w:rPr>
      <w:rFonts w:ascii="Arial Narrow" w:eastAsiaTheme="majorEastAsia" w:hAnsi="Arial Narrow" w:cstheme="majorBidi"/>
      <w:b/>
      <w:noProof/>
      <w:color w:val="0099CC"/>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14C8"/>
    <w:rPr>
      <w:rFonts w:ascii="Arial Narrow" w:eastAsiaTheme="majorEastAsia" w:hAnsi="Arial Narrow" w:cs="Times New Roman (Headings CS)"/>
      <w:b/>
      <w:caps/>
      <w:noProof/>
      <w:color w:val="0099CC"/>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D614C8"/>
    <w:rPr>
      <w:rFonts w:ascii="Arial Narrow" w:eastAsiaTheme="majorEastAsia" w:hAnsi="Arial Narrow" w:cstheme="majorBidi"/>
      <w:b/>
      <w:noProof/>
      <w:color w:val="0099CC"/>
      <w:sz w:val="20"/>
      <w:szCs w:val="26"/>
    </w:rPr>
  </w:style>
  <w:style w:type="character" w:customStyle="1" w:styleId="Heading3Char">
    <w:name w:val="Heading 3 Char"/>
    <w:basedOn w:val="DefaultParagraphFont"/>
    <w:link w:val="Heading3"/>
    <w:uiPriority w:val="9"/>
    <w:semiHidden/>
    <w:rsid w:val="00D614C8"/>
    <w:rPr>
      <w:rFonts w:ascii="Arial Narrow" w:eastAsiaTheme="majorEastAsia" w:hAnsi="Arial Narrow" w:cstheme="majorBidi"/>
      <w:b/>
      <w:i/>
      <w:noProof/>
      <w:color w:val="0099CC"/>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customStyle="1"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rsid w:val="00750E50"/>
    <w:pPr>
      <w:spacing w:before="0"/>
      <w:ind w:firstLine="0"/>
      <w:jc w:val="center"/>
    </w:pPr>
    <w:rPr>
      <w:rFonts w:cs="Times New Roman"/>
      <w:b/>
      <w:bCs/>
      <w:color w:val="80643C"/>
      <w:szCs w:val="22"/>
      <w:lang w:val="en-US"/>
    </w:rPr>
  </w:style>
  <w:style w:type="paragraph" w:customStyle="1" w:styleId="TabCaption">
    <w:name w:val="Tab. Caption"/>
    <w:basedOn w:val="FigCaption"/>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customStyle="1"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aliases w:val="Caption (Fig. and Tab.)"/>
    <w:basedOn w:val="Normal"/>
    <w:next w:val="Normal"/>
    <w:uiPriority w:val="35"/>
    <w:unhideWhenUsed/>
    <w:qFormat/>
    <w:rsid w:val="00D614C8"/>
    <w:pPr>
      <w:spacing w:before="0"/>
      <w:ind w:firstLine="0"/>
      <w:jc w:val="center"/>
    </w:pPr>
    <w:rPr>
      <w:b/>
      <w:iCs/>
      <w:color w:val="0099CC"/>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2.sv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5E035F368CEF48A5A51BE9E3523567C7"/>
        <w:category>
          <w:name w:val="General"/>
          <w:gallery w:val="placeholder"/>
        </w:category>
        <w:types>
          <w:type w:val="bbPlcHdr"/>
        </w:types>
        <w:behaviors>
          <w:behavior w:val="content"/>
        </w:behaviors>
        <w:guid w:val="{A133D705-8A0C-4AED-9FE2-391806EAEF82}"/>
      </w:docPartPr>
      <w:docPartBody>
        <w:p w:rsidR="00DE1DAC" w:rsidRDefault="0063555D" w:rsidP="0063555D">
          <w:pPr>
            <w:pStyle w:val="5E035F368CEF48A5A51BE9E3523567C7"/>
          </w:pPr>
          <w:r w:rsidRPr="00AB1536">
            <w:rPr>
              <w:rStyle w:val="PlaceholderText"/>
            </w:rPr>
            <w:t>Click or tap here to enter text.</w:t>
          </w:r>
        </w:p>
      </w:docPartBody>
    </w:docPart>
    <w:docPart>
      <w:docPartPr>
        <w:name w:val="4F47F06E693B4411B801E106B9A11564"/>
        <w:category>
          <w:name w:val="General"/>
          <w:gallery w:val="placeholder"/>
        </w:category>
        <w:types>
          <w:type w:val="bbPlcHdr"/>
        </w:types>
        <w:behaviors>
          <w:behavior w:val="content"/>
        </w:behaviors>
        <w:guid w:val="{C2330925-297D-416E-B707-16FE6403646D}"/>
      </w:docPartPr>
      <w:docPartBody>
        <w:p w:rsidR="007F739E" w:rsidRDefault="00DE1DAC" w:rsidP="00DE1DAC">
          <w:pPr>
            <w:pStyle w:val="4F47F06E693B4411B801E106B9A11564"/>
          </w:pPr>
          <w:r w:rsidRPr="00AB1536">
            <w:rPr>
              <w:rStyle w:val="PlaceholderText"/>
            </w:rPr>
            <w:t>Click or tap here to enter text.</w:t>
          </w:r>
        </w:p>
      </w:docPartBody>
    </w:docPart>
    <w:docPart>
      <w:docPartPr>
        <w:name w:val="910060DC5F5C45449DE0387C20D74C9F"/>
        <w:category>
          <w:name w:val="General"/>
          <w:gallery w:val="placeholder"/>
        </w:category>
        <w:types>
          <w:type w:val="bbPlcHdr"/>
        </w:types>
        <w:behaviors>
          <w:behavior w:val="content"/>
        </w:behaviors>
        <w:guid w:val="{58329B85-9C63-4351-B89B-A11625AF3155}"/>
      </w:docPartPr>
      <w:docPartBody>
        <w:p w:rsidR="00CA74C1" w:rsidRDefault="007F739E" w:rsidP="007F739E">
          <w:pPr>
            <w:pStyle w:val="910060DC5F5C45449DE0387C20D74C9F"/>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Body CS)">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7F80"/>
    <w:rsid w:val="000525EA"/>
    <w:rsid w:val="000D58AE"/>
    <w:rsid w:val="00150D3A"/>
    <w:rsid w:val="00207F80"/>
    <w:rsid w:val="00217469"/>
    <w:rsid w:val="00444745"/>
    <w:rsid w:val="00472BD6"/>
    <w:rsid w:val="005742D4"/>
    <w:rsid w:val="00607273"/>
    <w:rsid w:val="0063555D"/>
    <w:rsid w:val="00672C70"/>
    <w:rsid w:val="007E2185"/>
    <w:rsid w:val="007F739E"/>
    <w:rsid w:val="008348D2"/>
    <w:rsid w:val="00A003BC"/>
    <w:rsid w:val="00C84370"/>
    <w:rsid w:val="00CA74C1"/>
    <w:rsid w:val="00CB734C"/>
    <w:rsid w:val="00D94EBA"/>
    <w:rsid w:val="00DE1DAC"/>
    <w:rsid w:val="00E549D9"/>
    <w:rsid w:val="00FE69E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739E"/>
    <w:rPr>
      <w:color w:val="808080"/>
    </w:rPr>
  </w:style>
  <w:style w:type="paragraph" w:customStyle="1" w:styleId="5E035F368CEF48A5A51BE9E3523567C7">
    <w:name w:val="5E035F368CEF48A5A51BE9E3523567C7"/>
    <w:rsid w:val="0063555D"/>
  </w:style>
  <w:style w:type="paragraph" w:customStyle="1" w:styleId="4F47F06E693B4411B801E106B9A11564">
    <w:name w:val="4F47F06E693B4411B801E106B9A11564"/>
    <w:rsid w:val="00DE1DAC"/>
  </w:style>
  <w:style w:type="paragraph" w:customStyle="1" w:styleId="910060DC5F5C45449DE0387C20D74C9F">
    <w:name w:val="910060DC5F5C45449DE0387C20D74C9F"/>
    <w:rsid w:val="007F739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739E"/>
    <w:rPr>
      <w:color w:val="808080"/>
    </w:rPr>
  </w:style>
  <w:style w:type="paragraph" w:customStyle="1" w:styleId="5E035F368CEF48A5A51BE9E3523567C7">
    <w:name w:val="5E035F368CEF48A5A51BE9E3523567C7"/>
    <w:rsid w:val="0063555D"/>
  </w:style>
  <w:style w:type="paragraph" w:customStyle="1" w:styleId="4F47F06E693B4411B801E106B9A11564">
    <w:name w:val="4F47F06E693B4411B801E106B9A11564"/>
    <w:rsid w:val="00DE1DAC"/>
  </w:style>
  <w:style w:type="paragraph" w:customStyle="1" w:styleId="910060DC5F5C45449DE0387C20D74C9F">
    <w:name w:val="910060DC5F5C45449DE0387C20D74C9F"/>
    <w:rsid w:val="007F73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E62A4-858E-4A64-9BDC-3CCF6283A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5</Pages>
  <Words>22179</Words>
  <Characters>126425</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8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Ramadhan putrajaya</cp:lastModifiedBy>
  <cp:revision>19</cp:revision>
  <cp:lastPrinted>2019-12-04T14:54:00Z</cp:lastPrinted>
  <dcterms:created xsi:type="dcterms:W3CDTF">2021-01-16T04:32:00Z</dcterms:created>
  <dcterms:modified xsi:type="dcterms:W3CDTF">2023-01-1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